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303D9" w:rsidRPr="00092E88" w:rsidRDefault="00402F17" w:rsidP="00262C0F">
      <w:pPr>
        <w:pStyle w:val="papertitle"/>
        <w:rPr>
          <w:sz w:val="52"/>
        </w:rPr>
      </w:pPr>
      <w:r w:rsidRPr="00092E88">
        <w:rPr>
          <w:b/>
        </w:rPr>
        <w:t>RANCANG BANGUN MESIN PENETAS TELUR OTOMATIS MENGGUNAKAN MIKROKONTROLER ARDUINO UNO</w:t>
      </w:r>
      <w:r w:rsidRPr="00092E88">
        <w:t xml:space="preserve"> </w:t>
      </w:r>
    </w:p>
    <w:p w:rsidR="00CE0BB1" w:rsidRPr="00092E88" w:rsidRDefault="00CE0BB1" w:rsidP="00065266">
      <w:pPr>
        <w:pStyle w:val="Author"/>
        <w:spacing w:before="100" w:beforeAutospacing="1" w:after="100" w:afterAutospacing="1" w:line="120" w:lineRule="auto"/>
        <w:rPr>
          <w:sz w:val="16"/>
          <w:szCs w:val="16"/>
        </w:rPr>
      </w:pPr>
    </w:p>
    <w:p w:rsidR="00BF2FDB" w:rsidRPr="00092E88" w:rsidRDefault="00BF2FDB" w:rsidP="00D26A49">
      <w:pPr>
        <w:pStyle w:val="Author"/>
        <w:spacing w:before="100" w:beforeAutospacing="1" w:after="100" w:afterAutospacing="1" w:line="120" w:lineRule="auto"/>
        <w:rPr>
          <w:sz w:val="16"/>
          <w:szCs w:val="16"/>
        </w:rPr>
        <w:sectPr w:rsidR="00BF2FDB" w:rsidRPr="00092E88" w:rsidSect="003B4E04">
          <w:headerReference w:type="first" r:id="rId9"/>
          <w:pgSz w:w="11906" w:h="16838" w:code="9"/>
          <w:pgMar w:top="540" w:right="893" w:bottom="1440" w:left="893" w:header="720" w:footer="720" w:gutter="0"/>
          <w:cols w:space="720"/>
          <w:titlePg/>
          <w:docGrid w:linePitch="360"/>
        </w:sectPr>
      </w:pPr>
    </w:p>
    <w:p w:rsidR="00BF2FDB" w:rsidRPr="00092E88" w:rsidRDefault="00BF2FDB" w:rsidP="00141A26">
      <w:pPr>
        <w:pStyle w:val="Author"/>
        <w:spacing w:before="0" w:after="0"/>
        <w:rPr>
          <w:i/>
          <w:sz w:val="18"/>
          <w:szCs w:val="18"/>
        </w:rPr>
      </w:pPr>
      <w:r w:rsidRPr="00092E88">
        <w:rPr>
          <w:sz w:val="18"/>
          <w:szCs w:val="18"/>
        </w:rPr>
        <w:lastRenderedPageBreak/>
        <w:t xml:space="preserve">Mohamad Rizky Wirajaya </w:t>
      </w:r>
      <w:r w:rsidRPr="00092E88">
        <w:rPr>
          <w:sz w:val="18"/>
          <w:szCs w:val="18"/>
        </w:rPr>
        <w:br/>
      </w:r>
      <w:r w:rsidRPr="00092E88">
        <w:rPr>
          <w:i/>
          <w:sz w:val="18"/>
          <w:szCs w:val="18"/>
        </w:rPr>
        <w:t>Prodi  Teknik Elektro</w:t>
      </w:r>
      <w:r w:rsidRPr="00092E88">
        <w:rPr>
          <w:sz w:val="18"/>
          <w:szCs w:val="18"/>
        </w:rPr>
        <w:br/>
      </w:r>
      <w:r w:rsidRPr="00092E88">
        <w:rPr>
          <w:i/>
          <w:sz w:val="18"/>
          <w:szCs w:val="18"/>
        </w:rPr>
        <w:t>Universitas Negeri Gorontalo</w:t>
      </w:r>
      <w:r w:rsidRPr="00092E88">
        <w:rPr>
          <w:i/>
          <w:sz w:val="18"/>
          <w:szCs w:val="18"/>
        </w:rPr>
        <w:br/>
      </w:r>
      <w:r w:rsidRPr="00092E88">
        <w:rPr>
          <w:sz w:val="18"/>
          <w:szCs w:val="18"/>
        </w:rPr>
        <w:t>Gorontalo, Indonesia</w:t>
      </w:r>
      <w:r w:rsidRPr="00092E88">
        <w:rPr>
          <w:sz w:val="18"/>
          <w:szCs w:val="18"/>
        </w:rPr>
        <w:br/>
      </w:r>
      <w:r w:rsidRPr="00092E88">
        <w:rPr>
          <w:i/>
          <w:sz w:val="18"/>
          <w:szCs w:val="18"/>
          <w:vertAlign w:val="superscript"/>
        </w:rPr>
        <w:t>*</w:t>
      </w:r>
      <w:hyperlink r:id="rId10" w:history="1">
        <w:r w:rsidR="00D26A49" w:rsidRPr="00092E88">
          <w:rPr>
            <w:rStyle w:val="Hyperlink"/>
            <w:i/>
            <w:color w:val="auto"/>
            <w:sz w:val="20"/>
            <w:szCs w:val="20"/>
            <w:u w:val="none"/>
          </w:rPr>
          <w:t>rizkywirajaya30@gmail.com</w:t>
        </w:r>
      </w:hyperlink>
    </w:p>
    <w:p w:rsidR="00BF2FDB" w:rsidRPr="00092E88" w:rsidRDefault="00BF2FDB" w:rsidP="00141A26">
      <w:pPr>
        <w:pStyle w:val="Author"/>
        <w:spacing w:before="0" w:after="0"/>
        <w:rPr>
          <w:i/>
          <w:sz w:val="18"/>
          <w:szCs w:val="18"/>
        </w:rPr>
      </w:pPr>
      <w:r w:rsidRPr="00092E88">
        <w:rPr>
          <w:sz w:val="18"/>
          <w:szCs w:val="18"/>
        </w:rPr>
        <w:lastRenderedPageBreak/>
        <w:t>Syahrir Abdussamad</w:t>
      </w:r>
      <w:r w:rsidRPr="00092E88">
        <w:rPr>
          <w:sz w:val="18"/>
          <w:szCs w:val="18"/>
        </w:rPr>
        <w:br/>
      </w:r>
      <w:r w:rsidRPr="00092E88">
        <w:rPr>
          <w:i/>
          <w:sz w:val="18"/>
          <w:szCs w:val="18"/>
        </w:rPr>
        <w:t>Prodi  Teknik Elektro</w:t>
      </w:r>
      <w:r w:rsidRPr="00092E88">
        <w:rPr>
          <w:sz w:val="18"/>
          <w:szCs w:val="18"/>
        </w:rPr>
        <w:br/>
      </w:r>
      <w:r w:rsidRPr="00092E88">
        <w:rPr>
          <w:i/>
          <w:sz w:val="18"/>
          <w:szCs w:val="18"/>
        </w:rPr>
        <w:t>Universitas Negeri Gorontalo</w:t>
      </w:r>
      <w:r w:rsidRPr="00092E88">
        <w:rPr>
          <w:i/>
          <w:sz w:val="18"/>
          <w:szCs w:val="18"/>
        </w:rPr>
        <w:br/>
      </w:r>
      <w:r w:rsidRPr="00092E88">
        <w:rPr>
          <w:sz w:val="18"/>
          <w:szCs w:val="18"/>
        </w:rPr>
        <w:t>Gorontalo, Indonesia</w:t>
      </w:r>
      <w:r w:rsidRPr="00092E88">
        <w:rPr>
          <w:sz w:val="18"/>
          <w:szCs w:val="18"/>
        </w:rPr>
        <w:br/>
      </w:r>
      <w:hyperlink r:id="rId11" w:history="1">
        <w:r w:rsidRPr="00092E88">
          <w:rPr>
            <w:rStyle w:val="Hyperlink"/>
            <w:i/>
            <w:color w:val="auto"/>
            <w:sz w:val="18"/>
            <w:szCs w:val="18"/>
            <w:u w:val="none"/>
          </w:rPr>
          <w:t>syahrirabdussamad@yahoo.co.id</w:t>
        </w:r>
      </w:hyperlink>
    </w:p>
    <w:p w:rsidR="00BF2FDB" w:rsidRPr="00092E88" w:rsidRDefault="00BF2FDB" w:rsidP="00141A26">
      <w:pPr>
        <w:pStyle w:val="Author"/>
        <w:spacing w:before="0" w:after="0"/>
        <w:rPr>
          <w:sz w:val="18"/>
          <w:szCs w:val="18"/>
        </w:rPr>
        <w:sectPr w:rsidR="00BF2FDB" w:rsidRPr="00092E88" w:rsidSect="00141A26">
          <w:type w:val="continuous"/>
          <w:pgSz w:w="11906" w:h="16838" w:code="9"/>
          <w:pgMar w:top="450" w:right="893" w:bottom="1440" w:left="893" w:header="720" w:footer="720" w:gutter="0"/>
          <w:cols w:num="3" w:space="720"/>
          <w:docGrid w:linePitch="360"/>
        </w:sectPr>
      </w:pPr>
      <w:r w:rsidRPr="00092E88">
        <w:rPr>
          <w:sz w:val="18"/>
          <w:szCs w:val="18"/>
        </w:rPr>
        <w:lastRenderedPageBreak/>
        <w:t>Iskandar Z. Nasibu</w:t>
      </w:r>
      <w:r w:rsidRPr="00092E88">
        <w:rPr>
          <w:sz w:val="18"/>
          <w:szCs w:val="18"/>
        </w:rPr>
        <w:br/>
      </w:r>
      <w:r w:rsidRPr="00092E88">
        <w:rPr>
          <w:i/>
          <w:sz w:val="18"/>
          <w:szCs w:val="18"/>
        </w:rPr>
        <w:t>Prodi  Teknik Elektro</w:t>
      </w:r>
      <w:r w:rsidRPr="00092E88">
        <w:rPr>
          <w:sz w:val="18"/>
          <w:szCs w:val="18"/>
        </w:rPr>
        <w:br/>
      </w:r>
      <w:r w:rsidRPr="00092E88">
        <w:rPr>
          <w:i/>
          <w:sz w:val="18"/>
          <w:szCs w:val="18"/>
        </w:rPr>
        <w:t>Universitas Negeri Gorontalo</w:t>
      </w:r>
      <w:r w:rsidRPr="00092E88">
        <w:rPr>
          <w:i/>
          <w:sz w:val="18"/>
          <w:szCs w:val="18"/>
        </w:rPr>
        <w:br/>
      </w:r>
      <w:r w:rsidRPr="00092E88">
        <w:rPr>
          <w:sz w:val="18"/>
          <w:szCs w:val="18"/>
        </w:rPr>
        <w:t>Gorontalo, Indonesia</w:t>
      </w:r>
      <w:r w:rsidRPr="00092E88">
        <w:rPr>
          <w:sz w:val="18"/>
          <w:szCs w:val="18"/>
        </w:rPr>
        <w:br/>
        <w:t>zul.nasibu@ung.ac.id</w:t>
      </w:r>
    </w:p>
    <w:p w:rsidR="009F1D79" w:rsidRPr="00092E88" w:rsidRDefault="009F1D79">
      <w:pPr>
        <w:sectPr w:rsidR="009F1D79" w:rsidRPr="00092E88" w:rsidSect="00D26A49">
          <w:type w:val="continuous"/>
          <w:pgSz w:w="11906" w:h="16838" w:code="9"/>
          <w:pgMar w:top="450" w:right="893" w:bottom="1440" w:left="893" w:header="720" w:footer="720" w:gutter="0"/>
          <w:cols w:space="720"/>
          <w:docGrid w:linePitch="360"/>
        </w:sectPr>
      </w:pPr>
    </w:p>
    <w:p w:rsidR="0035574A" w:rsidRPr="00092E88" w:rsidRDefault="0035574A">
      <w:pPr>
        <w:sectPr w:rsidR="0035574A" w:rsidRPr="00092E88" w:rsidSect="003B4E04">
          <w:type w:val="continuous"/>
          <w:pgSz w:w="11906" w:h="16838" w:code="9"/>
          <w:pgMar w:top="450" w:right="893" w:bottom="1440" w:left="893" w:header="720" w:footer="720" w:gutter="0"/>
          <w:cols w:num="3" w:space="720"/>
          <w:docGrid w:linePitch="360"/>
        </w:sectPr>
      </w:pPr>
    </w:p>
    <w:p w:rsidR="00F42363" w:rsidRPr="000F4B06" w:rsidRDefault="009303D9" w:rsidP="00F42363">
      <w:pPr>
        <w:pStyle w:val="BodyAbstract"/>
        <w:ind w:left="0" w:right="46"/>
        <w:rPr>
          <w:b/>
          <w:i w:val="0"/>
          <w:sz w:val="18"/>
          <w:szCs w:val="18"/>
        </w:rPr>
      </w:pPr>
      <w:r w:rsidRPr="000F4B06">
        <w:rPr>
          <w:b/>
          <w:i w:val="0"/>
          <w:iCs/>
          <w:sz w:val="18"/>
          <w:szCs w:val="18"/>
        </w:rPr>
        <w:lastRenderedPageBreak/>
        <w:t>Abstra</w:t>
      </w:r>
      <w:r w:rsidR="00262C0F" w:rsidRPr="000F4B06">
        <w:rPr>
          <w:b/>
          <w:i w:val="0"/>
          <w:iCs/>
          <w:sz w:val="18"/>
          <w:szCs w:val="18"/>
        </w:rPr>
        <w:t>k</w:t>
      </w:r>
      <w:r w:rsidRPr="000F4B06">
        <w:rPr>
          <w:b/>
          <w:i w:val="0"/>
          <w:sz w:val="18"/>
          <w:szCs w:val="18"/>
        </w:rPr>
        <w:t>—</w:t>
      </w:r>
      <w:r w:rsidR="00F42363" w:rsidRPr="000F4B06">
        <w:rPr>
          <w:b/>
          <w:i w:val="0"/>
          <w:sz w:val="18"/>
          <w:szCs w:val="18"/>
        </w:rPr>
        <w:t xml:space="preserve">Proses penetasan terbagi dua yaitu proses penetasan alami (menggunakan indukan), dan proses penetasan buatan (menggunakan mesin tetas). Jika hanya mengandalkan penetasan alami persentase keberhasilan telur yang menetas hanya sekitar 50% - 60%. Kegagalan ini dapat disebabkan karena kondisi lingkungan yang tidak stabil dan dapat mengakibatkan embrio didalam telur tidak berkembang dengan sempurna. Untuk itu dibuatlah mesin penetas telur otomatis dengan pengontrolan suhu dan kelembaban yang dikontrol langsung oleh Arduino uno dengan menggunakan sensor DHT11 sebagai sensor utama dan RTC DS3231 sebagai counter waktu penetasan telur, dan waktu berputarnya telur serta LCD </w:t>
      </w:r>
      <w:r w:rsidR="00F42363" w:rsidRPr="00940421">
        <w:rPr>
          <w:b/>
          <w:sz w:val="18"/>
          <w:szCs w:val="18"/>
        </w:rPr>
        <w:t>Keypad shield</w:t>
      </w:r>
      <w:r w:rsidR="00F42363" w:rsidRPr="000F4B06">
        <w:rPr>
          <w:b/>
          <w:i w:val="0"/>
          <w:sz w:val="18"/>
          <w:szCs w:val="18"/>
        </w:rPr>
        <w:t xml:space="preserve"> 16x2 sebagai penampil menu dan mode, dan juga sebagai input data suhu dan kelembaban pada menu custom. Tujuan dari penelitian ini agar dapat menetaskan telur dengan tingkat keberhasilan yang tinggi. Mesin penetas telur otomatis ini menggunakan lampu pijar sebagai penghasil suhu dan humidifier sebagai alat pelembab udara yang digunakan untuk mendapatkan kelembaban yang dibutuhkan telur yang dikontrol langsung oleh Arduino uno. Metode penelitian ini menggunakan metode perancangan dan metode eksperimen mesin penetas telur. Hasil penelitian ini adalah rancang bangun mesin penetas telur otomatis menggunakan mikrokontroler Arduino uno. Pada pengujian yang dilakukan dengan menggunakan telur ayam pada set point suhu : 37 – 38 °C dengan kelembaban  yaitu 55 – 60 %, diperoleh hasil dengan persentase yaitu sekitar 98%.</w:t>
      </w:r>
    </w:p>
    <w:p w:rsidR="00F42363" w:rsidRPr="00092E88" w:rsidRDefault="00F42363" w:rsidP="00F42363">
      <w:pPr>
        <w:pStyle w:val="BodyAbstract"/>
        <w:tabs>
          <w:tab w:val="left" w:pos="1418"/>
        </w:tabs>
        <w:rPr>
          <w:sz w:val="18"/>
          <w:szCs w:val="18"/>
        </w:rPr>
      </w:pPr>
    </w:p>
    <w:p w:rsidR="00F42363" w:rsidRPr="000F4B06" w:rsidRDefault="00893BDD" w:rsidP="00F42363">
      <w:pPr>
        <w:pStyle w:val="BodyAbstract"/>
        <w:ind w:left="0"/>
        <w:rPr>
          <w:b/>
          <w:i w:val="0"/>
          <w:sz w:val="18"/>
          <w:szCs w:val="18"/>
        </w:rPr>
      </w:pPr>
      <w:r w:rsidRPr="000F4B06">
        <w:rPr>
          <w:b/>
          <w:i w:val="0"/>
          <w:sz w:val="18"/>
          <w:szCs w:val="18"/>
        </w:rPr>
        <w:t>Kata Kunci—</w:t>
      </w:r>
      <w:r w:rsidR="009533F3" w:rsidRPr="000F4B06">
        <w:rPr>
          <w:b/>
          <w:i w:val="0"/>
          <w:sz w:val="18"/>
          <w:szCs w:val="18"/>
        </w:rPr>
        <w:t>Mikrokontroller,</w:t>
      </w:r>
      <w:r w:rsidR="00F42363" w:rsidRPr="000F4B06">
        <w:rPr>
          <w:b/>
          <w:i w:val="0"/>
          <w:sz w:val="18"/>
          <w:szCs w:val="18"/>
        </w:rPr>
        <w:t xml:space="preserve"> sensor DHT11</w:t>
      </w:r>
      <w:r w:rsidR="009533F3" w:rsidRPr="000F4B06">
        <w:rPr>
          <w:b/>
          <w:i w:val="0"/>
          <w:sz w:val="18"/>
          <w:szCs w:val="18"/>
        </w:rPr>
        <w:t>,</w:t>
      </w:r>
      <w:r w:rsidR="00F42363" w:rsidRPr="000F4B06">
        <w:rPr>
          <w:b/>
          <w:i w:val="0"/>
          <w:sz w:val="18"/>
          <w:szCs w:val="18"/>
          <w:lang w:val="id-ID"/>
        </w:rPr>
        <w:t xml:space="preserve"> </w:t>
      </w:r>
      <w:r w:rsidR="00F42363" w:rsidRPr="000F4B06">
        <w:rPr>
          <w:b/>
          <w:i w:val="0"/>
          <w:sz w:val="18"/>
          <w:szCs w:val="18"/>
        </w:rPr>
        <w:t>RTC DS3231</w:t>
      </w:r>
      <w:r w:rsidR="009533F3" w:rsidRPr="000F4B06">
        <w:rPr>
          <w:b/>
          <w:i w:val="0"/>
          <w:sz w:val="18"/>
          <w:szCs w:val="18"/>
        </w:rPr>
        <w:t>,</w:t>
      </w:r>
      <w:r w:rsidR="00F42363" w:rsidRPr="000F4B06">
        <w:rPr>
          <w:b/>
          <w:i w:val="0"/>
          <w:sz w:val="18"/>
          <w:szCs w:val="18"/>
        </w:rPr>
        <w:t xml:space="preserve"> humidifier</w:t>
      </w:r>
      <w:r w:rsidR="009533F3" w:rsidRPr="000F4B06">
        <w:rPr>
          <w:b/>
          <w:i w:val="0"/>
          <w:sz w:val="18"/>
          <w:szCs w:val="18"/>
        </w:rPr>
        <w:t>,</w:t>
      </w:r>
      <w:r w:rsidR="00F42363" w:rsidRPr="000F4B06">
        <w:rPr>
          <w:b/>
          <w:i w:val="0"/>
          <w:sz w:val="18"/>
          <w:szCs w:val="18"/>
        </w:rPr>
        <w:t xml:space="preserve"> Suhu dan kelebaban</w:t>
      </w:r>
    </w:p>
    <w:p w:rsidR="00F42363" w:rsidRPr="00092E88" w:rsidRDefault="00F42363" w:rsidP="00972203">
      <w:pPr>
        <w:pStyle w:val="Abstract"/>
      </w:pPr>
    </w:p>
    <w:p w:rsidR="009303D9" w:rsidRPr="00856CC3" w:rsidRDefault="00262C0F" w:rsidP="006B6B66">
      <w:pPr>
        <w:pStyle w:val="Heading1"/>
        <w:rPr>
          <w:b/>
        </w:rPr>
      </w:pPr>
      <w:r w:rsidRPr="00856CC3">
        <w:rPr>
          <w:b/>
        </w:rPr>
        <w:t>Pendahuluan</w:t>
      </w:r>
    </w:p>
    <w:p w:rsidR="00857D9E" w:rsidRPr="00092E88" w:rsidRDefault="00857D9E" w:rsidP="00857D9E">
      <w:pPr>
        <w:ind w:firstLine="284"/>
        <w:jc w:val="both"/>
      </w:pPr>
      <w:r w:rsidRPr="00092E88">
        <w:t>Reproduksi merupakan proses perkembang biakan untuk setiap makhluk hidup, termasuk unggas yang banyak di budidayakan sebagai hewan ternak di Indonesia. Semua unggas melakukan reproduksinya dengan cara bertelur. Setelah melalui proses perkawinan antara indukan jantan dan betina, selang waktu tertentu indukan betina akan mengeluarkan telur hasil pembuahannya.</w:t>
      </w:r>
    </w:p>
    <w:p w:rsidR="00857D9E" w:rsidRPr="00092E88" w:rsidRDefault="00857D9E" w:rsidP="00857D9E">
      <w:pPr>
        <w:ind w:firstLine="284"/>
        <w:jc w:val="both"/>
      </w:pPr>
      <w:r w:rsidRPr="00092E88">
        <w:t xml:space="preserve">Jumlah telur yang dihasilkan untuk setiap jenis unggas bervariasi. Ayam dapat menghasilkan 13-20 butir telur </w:t>
      </w:r>
      <w:r w:rsidRPr="00092E88">
        <w:lastRenderedPageBreak/>
        <w:t>dalam sekali masa bertelur dimana seekor ayam dapat menghasilkan 1 butir telur dalam sehari. Berbeda dengan ayam, itik hanya dapat menghasilkan 2-3 butir telur per tiga hari. Secara alami, induk betina akan mengerami telurnya selama waktu tertentu hingga menetas menjadi anakan. Waktu yang dibutuhkan untuk mengerami telurnya berbeda-beda untuk setiap jenis unggas. Lama penetasan telur ditempat pengeraman sangat tergantung dari besar kecilnya telur. Semakin besar ukuran telur biasanya semakin lama waktu yang dibutuhkan untuk mengerami telur hingga saat menetas menjadi anakan sebaliknya, semakin kecil ukuran telur maka akan semakin cepat pula waktu  pengeraman yang dibutuhkan.</w:t>
      </w:r>
    </w:p>
    <w:p w:rsidR="00857D9E" w:rsidRPr="00092E88" w:rsidRDefault="00857D9E" w:rsidP="00857D9E">
      <w:pPr>
        <w:ind w:firstLine="284"/>
        <w:jc w:val="both"/>
      </w:pPr>
      <w:r w:rsidRPr="00092E88">
        <w:t xml:space="preserve">Setiap telur dari berbagai jenis unggas mempunyai lama waktu penetasan yang berbeda-beda. Telur ayam mempunyai lama penetasan normal selama 21 hari, untuk telur itik/bebek mempunyai lama penetasan selama 27 - 30 hari, sedangkan untuk entok mempunyai lama penetasan selama 35 – 40 hari. </w:t>
      </w:r>
    </w:p>
    <w:p w:rsidR="00857D9E" w:rsidRPr="00092E88" w:rsidRDefault="00857D9E" w:rsidP="00857D9E">
      <w:pPr>
        <w:ind w:firstLine="284"/>
        <w:jc w:val="both"/>
      </w:pPr>
      <w:r w:rsidRPr="00092E88">
        <w:t>Jika hanya mengandalkan pengeraman alami persentase keberhasilan telur yang menetas hanya sekitar 50% - 60%. Kegagalan ini dapat disebabkan karena kondisi lingkungan yang tidak stabil dan dapat mengakibatkan embrio didalam telur tidak berkembang dengan sempurna. Dalam usaha peternakan, penetasan telur merupakan hal yang sangat penting untuk kelangsungan usaha.</w:t>
      </w:r>
      <w:r w:rsidRPr="00092E88">
        <w:fldChar w:fldCharType="begin" w:fldLock="1"/>
      </w:r>
      <w:r w:rsidRPr="00092E88">
        <w:instrText>ADDIN CSL_CITATION {"citationItems":[{"id":"ITEM-1","itemData":{"author":[{"dropping-particle":"","family":"Wakhid","given":"Abdul","non-dropping-particle":"","parse-names":false,"suffix":""}],"id":"ITEM-1","issued":{"date-parts":[["2017"]]},"publisher":"AgroMedia Pustaka.","publisher-place":"Jakarta","title":"Membuat Sendiri Mesin Tetas Praktis","type":"book"},"uris":["http://www.mendeley.com/documents/?uuid=aa35853c-b3ad-4f41-81b0-a255530c030c"]}],"mendeley":{"formattedCitation":"(Wakhid, 2017)","plainTextFormattedCitation":"(Wakhid, 2017)","previouslyFormattedCitation":"(Wakhid, 2017)"},"properties":{"noteIndex":0},"schema":"https://github.com/citation-style-language/schema/raw/master/csl-citation.json"}</w:instrText>
      </w:r>
      <w:r w:rsidRPr="00092E88">
        <w:fldChar w:fldCharType="separate"/>
      </w:r>
      <w:r w:rsidRPr="00092E88">
        <w:rPr>
          <w:noProof/>
        </w:rPr>
        <w:t>(Wakhid, 2017)</w:t>
      </w:r>
      <w:r w:rsidRPr="00092E88">
        <w:fldChar w:fldCharType="end"/>
      </w:r>
    </w:p>
    <w:p w:rsidR="00857D9E" w:rsidRPr="00092E88" w:rsidRDefault="00857D9E" w:rsidP="00857D9E">
      <w:pPr>
        <w:ind w:firstLine="284"/>
        <w:jc w:val="both"/>
      </w:pPr>
      <w:r w:rsidRPr="00092E88">
        <w:t xml:space="preserve"> Apabila proses penetasan alami yaitu penetasan dengan menggunakan indukan mengalami kendala yang disebabkan oleh indukannya sendiri dan lingkungan yang tidak mendukung, dapat mengakibatkan kerugian bagi peternak karena resiko telur yang gagal menjadi besar. Karena itu perlu adanya inovasi untuk membantu penetasan telur agar resiko telur yang gagal dikarenakan faktor indukan dan lingkungan menjadi kecil.</w:t>
      </w:r>
    </w:p>
    <w:p w:rsidR="00857D9E" w:rsidRPr="00092E88" w:rsidRDefault="00EB5F2D" w:rsidP="00857D9E">
      <w:pPr>
        <w:ind w:firstLine="284"/>
        <w:jc w:val="both"/>
      </w:pPr>
      <w:r>
        <w:t>P</w:t>
      </w:r>
      <w:r w:rsidR="00857D9E" w:rsidRPr="00092E88">
        <w:t>engalaman pen</w:t>
      </w:r>
      <w:r>
        <w:t>eliti</w:t>
      </w:r>
      <w:r w:rsidR="00857D9E" w:rsidRPr="00092E88">
        <w:t xml:space="preserve"> </w:t>
      </w:r>
      <w:r>
        <w:t>sebagai peter</w:t>
      </w:r>
      <w:r w:rsidR="00857D9E" w:rsidRPr="00092E88">
        <w:t xml:space="preserve">nak ayam, biasanya indukan yang baru pertama kali mengeram akan sering keluar dari tempat pengeraman yang dapat mengakibatkan telur tidak mendapatkan suhu yang dibutuhkan dan dapat mengakibatkan embrio pada telur tidak dapat berkembang dengan baik yang dapat memperbesar kegagalan dalam </w:t>
      </w:r>
      <w:r w:rsidR="00857D9E" w:rsidRPr="00092E88">
        <w:lastRenderedPageBreak/>
        <w:t xml:space="preserve">menetas, dan untuk indukan yang sudah terlalu tua biasanya akan meninggalkan telurnya dan tidak akan dierami lagi. </w:t>
      </w:r>
    </w:p>
    <w:p w:rsidR="009303D9" w:rsidRPr="00092E88" w:rsidRDefault="001C5101" w:rsidP="00351750">
      <w:pPr>
        <w:ind w:firstLine="284"/>
        <w:jc w:val="both"/>
      </w:pPr>
      <w:r>
        <w:t>M</w:t>
      </w:r>
      <w:r w:rsidR="00857D9E" w:rsidRPr="00092E88">
        <w:t>esin penetas yang sekarang banyak digunakan oleh para peternak unggas, biasanya menggunakan mesin penetas yang masih melakukan pengaturan suhu dan kelembapan untuk setiap jenis telur unggas yang akan di tetaskan.</w:t>
      </w:r>
      <w:r w:rsidR="00351750">
        <w:t xml:space="preserve"> </w:t>
      </w:r>
      <w:r w:rsidR="00857D9E" w:rsidRPr="00092E88">
        <w:t>Dengan mempertimbangkan kondisi tersebut maka dapat dilakukan penelitian dengan cara dibuatnya rancangan alat mesin</w:t>
      </w:r>
      <w:r w:rsidR="00FF6C34" w:rsidRPr="00092E88">
        <w:t xml:space="preserve">. </w:t>
      </w:r>
    </w:p>
    <w:p w:rsidR="00857D9E" w:rsidRPr="00092E88" w:rsidRDefault="0032419D" w:rsidP="00FF6C34">
      <w:pPr>
        <w:pStyle w:val="BodyText"/>
      </w:pPr>
      <w:r w:rsidRPr="00092E88">
        <w:t>Tujuan penelitian</w:t>
      </w:r>
      <w:r w:rsidR="00086BB4" w:rsidRPr="00092E88">
        <w:t xml:space="preserve"> ini adalah merancang dan membuat mesin penetas telur otomatis m</w:t>
      </w:r>
      <w:r w:rsidR="00782D0A" w:rsidRPr="00092E88">
        <w:t>e</w:t>
      </w:r>
      <w:r w:rsidR="00086BB4" w:rsidRPr="00092E88">
        <w:t>nggunakan arduino uno</w:t>
      </w:r>
      <w:r w:rsidR="002F1D54" w:rsidRPr="00092E88">
        <w:t>.</w:t>
      </w:r>
      <w:r w:rsidR="003740D2">
        <w:t xml:space="preserve"> </w:t>
      </w:r>
    </w:p>
    <w:p w:rsidR="00A65C27" w:rsidRPr="00092E88" w:rsidRDefault="00A65C27" w:rsidP="00FF6C34">
      <w:pPr>
        <w:pStyle w:val="BodyText"/>
        <w:rPr>
          <w:b/>
        </w:rPr>
      </w:pPr>
    </w:p>
    <w:p w:rsidR="009303D9" w:rsidRPr="00856CC3" w:rsidRDefault="0032419D" w:rsidP="006B6B66">
      <w:pPr>
        <w:pStyle w:val="Heading1"/>
        <w:rPr>
          <w:b/>
        </w:rPr>
      </w:pPr>
      <w:r w:rsidRPr="00856CC3">
        <w:rPr>
          <w:b/>
        </w:rPr>
        <w:t>kajian pustaka</w:t>
      </w:r>
    </w:p>
    <w:p w:rsidR="00782D0A" w:rsidRPr="00092E88" w:rsidRDefault="00782D0A" w:rsidP="00782D0A">
      <w:pPr>
        <w:pStyle w:val="ListParagraph"/>
        <w:spacing w:after="0" w:line="240" w:lineRule="auto"/>
        <w:ind w:left="0" w:firstLine="284"/>
        <w:contextualSpacing w:val="0"/>
        <w:rPr>
          <w:sz w:val="20"/>
        </w:rPr>
      </w:pPr>
      <w:r w:rsidRPr="00092E88">
        <w:rPr>
          <w:sz w:val="20"/>
        </w:rPr>
        <w:t xml:space="preserve">Penelitian yang dilakukan oleh </w:t>
      </w:r>
      <w:r w:rsidRPr="00092E88">
        <w:rPr>
          <w:sz w:val="20"/>
        </w:rPr>
        <w:fldChar w:fldCharType="begin" w:fldLock="1"/>
      </w:r>
      <w:r w:rsidRPr="00092E88">
        <w:rPr>
          <w:sz w:val="20"/>
        </w:rPr>
        <w:instrText>ADDIN CSL_CITATION {"citationItems":[{"id":"ITEM-1","itemData":{"author":[{"dropping-particle":"","family":"Wahyudi","given":"Ridho","non-dropping-particle":"","parse-names":false,"suffix":""}],"id":"ITEM-1","issued":{"date-parts":[["2017"]]},"publisher":". Jurusan Teknik Mesin, Politeknik Negeri Padang. Padang","title":"Pembuatan mesin penetas telur otomatis","type":"thesis"},"uris":["http://www.mendeley.com/documents/?uuid=fd00aa03-70e4-4c63-86f4-974852b4703f"]}],"mendeley":{"formattedCitation":"(Wahyudi, 2017)","manualFormatting":"Ridho Wahyudi yang meneliti pada tahun 2017","plainTextFormattedCitation":"(Wahyudi, 2017)","previouslyFormattedCitation":"(Wahyudi, 2017)"},"properties":{"noteIndex":0},"schema":"https://github.com/citation-style-language/schema/raw/master/csl-citation.json"}</w:instrText>
      </w:r>
      <w:r w:rsidRPr="00092E88">
        <w:rPr>
          <w:sz w:val="20"/>
        </w:rPr>
        <w:fldChar w:fldCharType="separate"/>
      </w:r>
      <w:r w:rsidRPr="00092E88">
        <w:rPr>
          <w:noProof/>
          <w:sz w:val="20"/>
        </w:rPr>
        <w:t>Ridho Wahyudi yang meneliti pada tahun 2017</w:t>
      </w:r>
      <w:r w:rsidRPr="00092E88">
        <w:rPr>
          <w:sz w:val="20"/>
        </w:rPr>
        <w:fldChar w:fldCharType="end"/>
      </w:r>
      <w:r w:rsidRPr="00092E88">
        <w:rPr>
          <w:sz w:val="20"/>
        </w:rPr>
        <w:t xml:space="preserve"> dengan judul: Pembuatan Mesin Penetas Telur Otomatis. Kesimpulan dari penelitian ini adalah, mesin </w:t>
      </w:r>
      <w:r w:rsidR="007A45B9" w:rsidRPr="00092E88">
        <w:rPr>
          <w:sz w:val="20"/>
          <w:lang w:val="en-US"/>
        </w:rPr>
        <w:t>p</w:t>
      </w:r>
      <w:r w:rsidRPr="00092E88">
        <w:rPr>
          <w:sz w:val="20"/>
        </w:rPr>
        <w:t xml:space="preserve">enetas menggunakan </w:t>
      </w:r>
      <w:r w:rsidRPr="00092E88">
        <w:rPr>
          <w:i/>
          <w:sz w:val="20"/>
        </w:rPr>
        <w:t>thermostat</w:t>
      </w:r>
      <w:r w:rsidRPr="00092E88">
        <w:rPr>
          <w:sz w:val="20"/>
        </w:rPr>
        <w:t xml:space="preserve"> yang memutuskan arus listrik yang masuk ke kipas dan lampu ketika suhu di dalam ruangan akan mencapai 38°C dan menghubungkan kembali arus listrik ke kipas dan lampu pada saat suhu ruangan akan mencapai 37,5°C. Suhu yang dibutuhkan oleh telur adalah 38°C dan kelembaban dari hari 1 sampai hari ke 18 adalah 55% sampai 60% sedangkan dari hari ke 19 sampai hari ke 21 adalah 70%. Kekurangan dari penelitian ini ialah kelembaban yang tidak bisa diatur karena masih menggunakan bak air yang di letakan dibawah rak telur. Dengan tingkat keberhasilan hampir mencapai 100%.</w:t>
      </w:r>
    </w:p>
    <w:p w:rsidR="00782D0A" w:rsidRPr="00092E88" w:rsidRDefault="00782D0A" w:rsidP="00782D0A">
      <w:pPr>
        <w:pStyle w:val="ListParagraph"/>
        <w:spacing w:after="0" w:line="240" w:lineRule="auto"/>
        <w:ind w:left="0" w:firstLine="284"/>
        <w:contextualSpacing w:val="0"/>
        <w:rPr>
          <w:sz w:val="20"/>
        </w:rPr>
      </w:pPr>
      <w:r w:rsidRPr="00092E88">
        <w:rPr>
          <w:sz w:val="20"/>
        </w:rPr>
        <w:t xml:space="preserve">Penelitian yang dilakukan oleh </w:t>
      </w:r>
      <w:r w:rsidRPr="00092E88">
        <w:rPr>
          <w:sz w:val="20"/>
        </w:rPr>
        <w:fldChar w:fldCharType="begin" w:fldLock="1"/>
      </w:r>
      <w:r w:rsidRPr="00092E88">
        <w:rPr>
          <w:sz w:val="20"/>
        </w:rPr>
        <w:instrText>ADDIN CSL_CITATION {"citationItems":[{"id":"ITEM-1","itemData":{"abstract":"Temperatur dan kelembaban merupakan 2 faktor utama (selain sirkulasi udara) yang menentukan keberhasilan penetasan telur. Berdasakan referensi, temperatur optimal dalam mesin tetas yaitu 38- 39oC dan kelembaban optimal yaitu 52%–55%RH. Namun kebanyakan mesin penetas telur konvensional yang ada dipasaran hanya memperhitungkan satu faktor saja yaitu temperatur. Dengan memperhatikan lebih banyak faktor seharusnya akan menghasilkan daya tetas telur yang lebih besar. Untuk alasan tersebut maka dibuat suatu mesin tetas yang dilengkapi alat kontrol temperatur dan kelembaban yang akurat. Untuk mewujudkan sistem tersebut diperlukan pemilihan sensor dan mikrokontroler yang tepat karena 2 hal tersebut memberi dampak yang besar terhadap kualitas mesin tersebut. Sensor kelembaban dan temperatur SHT 11 memiliki banyak kelebihan yang membuatnya menjadi pilihan yang tepat untuk aplikasi ini. Pemilihan mikrokontroler yang menjadi otak kontroler ini jatuh pada Atmel ATMega8 yang memiliki performa dan fleksibilitas yang lebih tinggi dibandingkan MCS-51. Untuk pemanas inkubator digunakan 4 buah lampu dengan daya 20 Watt. Ruangan inkubator juga dilengkapi dengan 2 buah fan untuk sirkulasi udara. Desain layout kontroler yang kompak dan ruang inkubator modern yang dilenggkapi mekanisme pembalik telur secara otomatis memberi kemudahan dalam pengoperasian mesin penetas telur ini. Mesin tetas yang memiliki kapasitas maksimal 112 telur ini telah diuji coba untuk menetaskan telur ayam dan memiliki prosentase keberhasilan 88.9%, sedangkan mesin tetas secara konvensional yang digunakan sebagai pembanding memiliki prosentase keberhasilan sebesar 81.59%.","author":[{"dropping-particle":"","family":"Nurhadi","given":"Imam","non-dropping-particle":"","parse-names":false,"suffix":""},{"dropping-particle":"","family":"Puspita","given":"Eru","non-dropping-particle":"","parse-names":false,"suffix":""}],"id":"ITEM-1","issued":{"date-parts":[["2009"]]},"title":"Rancang Bangun Mesin Penetas Telur Omtomatis Berbasis Mikrokontroler ATMega8 Menggunakan Sensor SHT 11","type":"article-journal"},"uris":["http://www.mendeley.com/documents/?uuid=7e1aade5-f0e1-4020-acdc-e18550604c0e"]}],"mendeley":{"formattedCitation":"(Nurhadi &amp; Puspita, 2009)","manualFormatting":"Imam Nurhadi &amp; Eru Puspita, yang meneliti pada tahun 2009","plainTextFormattedCitation":"(Nurhadi &amp; Puspita, 2009)","previouslyFormattedCitation":"(Nurhadi &amp; Puspita, 2009)"},"properties":{"noteIndex":0},"schema":"https://github.com/citation-style-language/schema/raw/master/csl-citation.json"}</w:instrText>
      </w:r>
      <w:r w:rsidRPr="00092E88">
        <w:rPr>
          <w:sz w:val="20"/>
        </w:rPr>
        <w:fldChar w:fldCharType="separate"/>
      </w:r>
      <w:r w:rsidRPr="00092E88">
        <w:rPr>
          <w:noProof/>
          <w:sz w:val="20"/>
        </w:rPr>
        <w:t>Imam Nurhadi &amp; Eru Puspita, yang meneliti pada tahun 2009</w:t>
      </w:r>
      <w:r w:rsidRPr="00092E88">
        <w:rPr>
          <w:sz w:val="20"/>
        </w:rPr>
        <w:fldChar w:fldCharType="end"/>
      </w:r>
      <w:r w:rsidRPr="00092E88">
        <w:rPr>
          <w:sz w:val="20"/>
        </w:rPr>
        <w:t xml:space="preserve">  dengan judul: Rancang Bangun Mesin Penetas Telur Otomatis Berbasis Mikrokontroler Atmega8 Menggunakan Sensor SHT11. Penelitian ini mempunyai tingkat keberhasilan diatas 75%, dengan menggunakan Standar untuk suhu dalam inkubator “penetasan” adalah 38°C–39°C dengan memperhatikan kelembaban menggunakan Sensor SHT11. Standar untuk kelembaban relatif (</w:t>
      </w:r>
      <w:r w:rsidRPr="00092E88">
        <w:rPr>
          <w:i/>
          <w:sz w:val="20"/>
        </w:rPr>
        <w:t>relatif humidity</w:t>
      </w:r>
      <w:r w:rsidRPr="00092E88">
        <w:rPr>
          <w:sz w:val="20"/>
        </w:rPr>
        <w:t>) untuk mesin inkubator “penetas” atau periode 18 hari pertama harus dijaga pada 50–55 %. Dan pada hari ke 19–21 sebelum penetasan, kelembaban udara harus dinaikkan menjadi 60-65%. Kekurangan dari penelitian ini ialah kelembaban yang tidak bisa diatur karena masih menggunakan bak air yang di letakan dibawah rak telur.</w:t>
      </w:r>
    </w:p>
    <w:p w:rsidR="00782D0A" w:rsidRPr="00092E88" w:rsidRDefault="00782D0A" w:rsidP="00782D0A">
      <w:pPr>
        <w:pStyle w:val="ListParagraph"/>
        <w:spacing w:after="0" w:line="240" w:lineRule="auto"/>
        <w:ind w:left="0" w:firstLine="284"/>
        <w:contextualSpacing w:val="0"/>
        <w:rPr>
          <w:sz w:val="20"/>
          <w:lang w:val="en-US"/>
        </w:rPr>
      </w:pPr>
      <w:r w:rsidRPr="00092E88">
        <w:rPr>
          <w:sz w:val="20"/>
        </w:rPr>
        <w:t xml:space="preserve">Penelitian yang dilakukan oleh </w:t>
      </w:r>
      <w:r w:rsidRPr="00092E88">
        <w:rPr>
          <w:sz w:val="20"/>
        </w:rPr>
        <w:fldChar w:fldCharType="begin" w:fldLock="1"/>
      </w:r>
      <w:r w:rsidRPr="00092E88">
        <w:rPr>
          <w:sz w:val="20"/>
        </w:rPr>
        <w:instrText>ADDIN CSL_CITATION {"citationItems":[{"id":"ITEM-1","itemData":{"author":[{"dropping-particle":"","family":"Gunardi","given":"Yudhi","non-dropping-particle":"","parse-names":false,"suffix":""}],"id":"ITEM-1","issued":{"date-parts":[["2012"]]},"number-of-pages":"272-277","publisher":"Program Studi Teknik Elektro, Fakultas Teknik, Universitas Mercu Buana.Jakarta","title":"Perancangan dan Pembuatan Penetas Telur Berbasis Arduino Dumilanove","type":"thesis"},"uris":["http://www.mendeley.com/documents/?uuid=1055f4f7-a702-4b02-b077-f662ff0b5eda"]}],"mendeley":{"formattedCitation":"(Gunardi, 2012)","manualFormatting":"Yudhi Gunardi, yang meneliti pada tahun 2012 ","plainTextFormattedCitation":"(Gunardi, 2012)","previouslyFormattedCitation":"(Gunardi, 2012)"},"properties":{"noteIndex":0},"schema":"https://github.com/citation-style-language/schema/raw/master/csl-citation.json"}</w:instrText>
      </w:r>
      <w:r w:rsidRPr="00092E88">
        <w:rPr>
          <w:sz w:val="20"/>
        </w:rPr>
        <w:fldChar w:fldCharType="separate"/>
      </w:r>
      <w:r w:rsidRPr="00092E88">
        <w:rPr>
          <w:noProof/>
          <w:sz w:val="20"/>
        </w:rPr>
        <w:t xml:space="preserve">Yudhi Gunardi, yang meneliti pada tahun </w:t>
      </w:r>
      <w:r w:rsidRPr="00092E88">
        <w:rPr>
          <w:noProof/>
          <w:sz w:val="20"/>
        </w:rPr>
        <w:fldChar w:fldCharType="begin" w:fldLock="1"/>
      </w:r>
      <w:r w:rsidRPr="00092E88">
        <w:rPr>
          <w:noProof/>
          <w:sz w:val="20"/>
        </w:rPr>
        <w:instrText>ADDIN CSL_CITATION {"citationItems":[{"id":"ITEM-1","itemData":{"author":[{"dropping-particle":"","family":"Gunardi","given":"Yudhi","non-dropping-particle":"","parse-names":false,"suffix":""}],"id":"ITEM-1","issued":{"date-parts":[["2012"]]},"number-of-pages":"272-277","publisher":"Program Studi Teknik Elektro, Fakultas Teknik, Universitas Mercu Buana.Jakarta","title":"Perancangan dan Pembuatan Penetas Telur Berbasis Arduino Dumilanove","type":"thesis"},"uris":["http://www.mendeley.com/documents/?uuid=1055f4f7-a702-4b02-b077-f662ff0b5eda"]}],"mendeley":{"formattedCitation":"(Gunardi, 2012)","manualFormatting":"2012","plainTextFormattedCitation":"(Gunardi, 2012)","previouslyFormattedCitation":"(Gunardi, 2012)"},"properties":{"noteIndex":0},"schema":"https://github.com/citation-style-language/schema/raw/master/csl-citation.json"}</w:instrText>
      </w:r>
      <w:r w:rsidRPr="00092E88">
        <w:rPr>
          <w:noProof/>
          <w:sz w:val="20"/>
        </w:rPr>
        <w:fldChar w:fldCharType="separate"/>
      </w:r>
      <w:r w:rsidRPr="00092E88">
        <w:rPr>
          <w:noProof/>
          <w:sz w:val="20"/>
        </w:rPr>
        <w:t>2012</w:t>
      </w:r>
      <w:r w:rsidRPr="00092E88">
        <w:rPr>
          <w:noProof/>
          <w:sz w:val="20"/>
        </w:rPr>
        <w:fldChar w:fldCharType="end"/>
      </w:r>
      <w:r w:rsidRPr="00092E88">
        <w:rPr>
          <w:noProof/>
          <w:sz w:val="20"/>
        </w:rPr>
        <w:t xml:space="preserve"> </w:t>
      </w:r>
      <w:r w:rsidRPr="00092E88">
        <w:rPr>
          <w:sz w:val="20"/>
        </w:rPr>
        <w:fldChar w:fldCharType="end"/>
      </w:r>
      <w:r w:rsidRPr="00092E88">
        <w:rPr>
          <w:sz w:val="20"/>
        </w:rPr>
        <w:t xml:space="preserve"> dengan judul : Perancangan dan Pembuatan Penetas Telur Berbasis Arduino Dumilanove. Kesimpulan penelitian ini adalah perancangan alat ini berbasis Arduino Dumilanove menggunakan sensor suhu IC LM35. Pengaturan suhu dibuat set point 38°C, jika melebihi panasnya &gt; 38°C maka kipas akan hidup untuk menstabilkan suhu menjadi 38°C. Kekurangan dari penelitian ini ialah kelembaban yang tidak bisa diatur karena masih menggunakan bak air yang di letakan dibawah rak telur. Penelitian ini mempunyai tingkat keberhasilan yang sama seperti sebelumnya yaitu dengan tingkat keberhasilan diatas 50%.</w:t>
      </w:r>
    </w:p>
    <w:p w:rsidR="00610583" w:rsidRPr="00092E88" w:rsidRDefault="00BD05F3" w:rsidP="00FD47FF">
      <w:pPr>
        <w:pStyle w:val="ListParagraph"/>
        <w:spacing w:after="0" w:line="240" w:lineRule="auto"/>
        <w:ind w:left="0" w:firstLine="284"/>
        <w:contextualSpacing w:val="0"/>
      </w:pPr>
      <w:r w:rsidRPr="00092E88">
        <w:rPr>
          <w:sz w:val="20"/>
          <w:lang w:val="en-US"/>
        </w:rPr>
        <w:t xml:space="preserve">Setelah melihat hasil penelitian sebelumnya, penelitian yang dilakukan memiliki kelebihan yakni menggunakan sensor DHT11 sebagai sensor utama, RTC DS3231 sebagai </w:t>
      </w:r>
      <w:r w:rsidRPr="00B079A6">
        <w:rPr>
          <w:i/>
          <w:sz w:val="20"/>
          <w:lang w:val="en-US"/>
        </w:rPr>
        <w:t>Counter</w:t>
      </w:r>
      <w:r w:rsidR="00351750" w:rsidRPr="00B079A6">
        <w:rPr>
          <w:i/>
          <w:sz w:val="20"/>
          <w:lang w:val="en-US"/>
        </w:rPr>
        <w:t xml:space="preserve"> </w:t>
      </w:r>
      <w:r w:rsidRPr="00B079A6">
        <w:rPr>
          <w:i/>
          <w:sz w:val="20"/>
          <w:lang w:val="en-US"/>
        </w:rPr>
        <w:t xml:space="preserve"> </w:t>
      </w:r>
      <w:r w:rsidRPr="00B079A6">
        <w:rPr>
          <w:sz w:val="20"/>
          <w:lang w:val="en-US"/>
        </w:rPr>
        <w:t>waktu penetesan telur</w:t>
      </w:r>
      <w:r w:rsidR="00610583" w:rsidRPr="00B079A6">
        <w:rPr>
          <w:sz w:val="20"/>
          <w:lang w:val="en-US"/>
        </w:rPr>
        <w:t xml:space="preserve"> dan waktu berputar</w:t>
      </w:r>
      <w:r w:rsidR="00351750" w:rsidRPr="00B079A6">
        <w:rPr>
          <w:sz w:val="20"/>
          <w:lang w:val="en-US"/>
        </w:rPr>
        <w:t xml:space="preserve">nya telur, dengan pengontrol utama adalah mikrokontroler arduino </w:t>
      </w:r>
      <w:r w:rsidR="00351750" w:rsidRPr="00B079A6">
        <w:rPr>
          <w:sz w:val="20"/>
          <w:lang w:val="en-US"/>
        </w:rPr>
        <w:lastRenderedPageBreak/>
        <w:t>uno</w:t>
      </w:r>
      <w:r w:rsidR="00FD47FF" w:rsidRPr="00B079A6">
        <w:rPr>
          <w:sz w:val="20"/>
          <w:lang w:val="en-US"/>
        </w:rPr>
        <w:t xml:space="preserve"> [5]. </w:t>
      </w:r>
      <w:r w:rsidR="00610583" w:rsidRPr="00B079A6">
        <w:rPr>
          <w:sz w:val="20"/>
        </w:rPr>
        <w:t>Pengujian mesin penetas telur otomatis ini menggunakan pengujian 17 butir telur ayam yang ditetaskan</w:t>
      </w:r>
      <w:r w:rsidR="006D28E6" w:rsidRPr="00B079A6">
        <w:rPr>
          <w:sz w:val="20"/>
        </w:rPr>
        <w:t xml:space="preserve">, set point suhu 37-38 </w:t>
      </w:r>
      <w:r w:rsidR="006D28E6" w:rsidRPr="00B079A6">
        <w:rPr>
          <w:sz w:val="20"/>
          <w:vertAlign w:val="superscript"/>
        </w:rPr>
        <w:t>o</w:t>
      </w:r>
      <w:r w:rsidR="006D28E6" w:rsidRPr="00B079A6">
        <w:rPr>
          <w:sz w:val="20"/>
        </w:rPr>
        <w:t xml:space="preserve">C dengan kelembaban yaitu 55-60%. Dalam pengujian ini terdapat </w:t>
      </w:r>
      <w:r w:rsidR="00610583" w:rsidRPr="00B079A6">
        <w:rPr>
          <w:sz w:val="20"/>
        </w:rPr>
        <w:t xml:space="preserve">3 telur </w:t>
      </w:r>
      <w:r w:rsidR="00E25E2E">
        <w:rPr>
          <w:sz w:val="20"/>
          <w:lang w:val="en-US"/>
        </w:rPr>
        <w:t xml:space="preserve">yang </w:t>
      </w:r>
      <w:r w:rsidR="00610583" w:rsidRPr="00B079A6">
        <w:rPr>
          <w:sz w:val="20"/>
        </w:rPr>
        <w:t xml:space="preserve">gagal dikarenakan tidak memiliki embrio didalamnya yang berarti telur tersebut tidak dapat ditetaskan oleh mesin tetas maupun oleh indukan. </w:t>
      </w:r>
      <w:r w:rsidR="00E25E2E">
        <w:rPr>
          <w:sz w:val="20"/>
          <w:lang w:val="en-US"/>
        </w:rPr>
        <w:t>S</w:t>
      </w:r>
      <w:r w:rsidR="00610583" w:rsidRPr="00B079A6">
        <w:rPr>
          <w:sz w:val="20"/>
        </w:rPr>
        <w:t xml:space="preserve">isanya </w:t>
      </w:r>
      <w:r w:rsidR="00E25E2E" w:rsidRPr="00B079A6">
        <w:rPr>
          <w:sz w:val="20"/>
        </w:rPr>
        <w:t xml:space="preserve">1 telur </w:t>
      </w:r>
      <w:r w:rsidR="00610583" w:rsidRPr="00B079A6">
        <w:rPr>
          <w:sz w:val="20"/>
        </w:rPr>
        <w:t xml:space="preserve">pada hari ke 20 saat cangkang telur sudah mulai menetas (berlubang), semut – semut kecil masuk pada lubang kecil tersebut dang menggigit anak ayam didalamnya yang mengakibatkan anak ayam tersebut mati. </w:t>
      </w:r>
      <w:r w:rsidR="006D28E6" w:rsidRPr="00B079A6">
        <w:rPr>
          <w:sz w:val="20"/>
        </w:rPr>
        <w:t>B</w:t>
      </w:r>
      <w:r w:rsidR="00610583" w:rsidRPr="00B079A6">
        <w:rPr>
          <w:sz w:val="20"/>
        </w:rPr>
        <w:t>erarti tingkat keberhasilan mesin penetas telur ini hampir mencapai 100 persen, yaitu sekitar 98% diluar dari 3 telur yang tidak memiliki embrio tersebut.</w:t>
      </w:r>
    </w:p>
    <w:p w:rsidR="000D2036" w:rsidRPr="00092E88" w:rsidRDefault="000D2036" w:rsidP="00610583">
      <w:pPr>
        <w:spacing w:after="160"/>
        <w:jc w:val="both"/>
      </w:pPr>
    </w:p>
    <w:p w:rsidR="009303D9" w:rsidRPr="00856CC3" w:rsidRDefault="0032419D" w:rsidP="00456E60">
      <w:pPr>
        <w:pStyle w:val="Heading1"/>
        <w:rPr>
          <w:b/>
        </w:rPr>
      </w:pPr>
      <w:r w:rsidRPr="00856CC3">
        <w:rPr>
          <w:b/>
        </w:rPr>
        <w:t>metode</w:t>
      </w:r>
    </w:p>
    <w:p w:rsidR="0032419D" w:rsidRPr="00092E88" w:rsidRDefault="0032419D" w:rsidP="0032419D">
      <w:pPr>
        <w:spacing w:after="240"/>
        <w:jc w:val="both"/>
      </w:pPr>
      <w:r w:rsidRPr="00092E88">
        <w:t>Metode penelitian ini menggunakan metode perancangan dan metode eksperimen mesin penetas telur dengan tingkat keberhasilan yang tinggi dengan menggunakan tahapan untuk mempermudah dan memperjelas arah penelitian yaitu, perencanaan alat, perancangan, pengujian alat, kemudian hasil dan pembahasan. Seperti pada Gambar 1.</w:t>
      </w:r>
    </w:p>
    <w:p w:rsidR="0032419D" w:rsidRPr="00092E88" w:rsidRDefault="0032419D" w:rsidP="0032419D">
      <w:pPr>
        <w:spacing w:after="240"/>
        <w:jc w:val="both"/>
        <w:rPr>
          <w:noProof/>
        </w:rPr>
      </w:pPr>
      <w:r w:rsidRPr="00092E88">
        <w:rPr>
          <w:noProof/>
        </w:rPr>
        <w:drawing>
          <wp:inline distT="0" distB="0" distL="0" distR="0" wp14:anchorId="3E12F3D5" wp14:editId="78210E03">
            <wp:extent cx="2785745" cy="159512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t="945"/>
                    <a:stretch>
                      <a:fillRect/>
                    </a:stretch>
                  </pic:blipFill>
                  <pic:spPr bwMode="auto">
                    <a:xfrm>
                      <a:off x="0" y="0"/>
                      <a:ext cx="2785745" cy="1595120"/>
                    </a:xfrm>
                    <a:prstGeom prst="rect">
                      <a:avLst/>
                    </a:prstGeom>
                    <a:noFill/>
                    <a:ln>
                      <a:noFill/>
                    </a:ln>
                  </pic:spPr>
                </pic:pic>
              </a:graphicData>
            </a:graphic>
          </wp:inline>
        </w:drawing>
      </w:r>
    </w:p>
    <w:p w:rsidR="0032419D" w:rsidRPr="00092E88" w:rsidRDefault="0032419D" w:rsidP="0032419D">
      <w:pPr>
        <w:pStyle w:val="Caption"/>
        <w:rPr>
          <w:b w:val="0"/>
          <w:sz w:val="16"/>
          <w:szCs w:val="16"/>
        </w:rPr>
      </w:pPr>
      <w:bookmarkStart w:id="0" w:name="_Toc14429262"/>
      <w:r w:rsidRPr="00092E88">
        <w:rPr>
          <w:b w:val="0"/>
          <w:sz w:val="16"/>
          <w:szCs w:val="16"/>
        </w:rPr>
        <w:t>Gambar 1 Diagram alir tahapan penelitian</w:t>
      </w:r>
      <w:bookmarkEnd w:id="0"/>
    </w:p>
    <w:p w:rsidR="00C217D4" w:rsidRPr="00092E88" w:rsidRDefault="00C217D4" w:rsidP="00C217D4"/>
    <w:p w:rsidR="0032419D" w:rsidRPr="00092E88" w:rsidRDefault="0032419D" w:rsidP="002B46BB">
      <w:pPr>
        <w:spacing w:after="240"/>
        <w:ind w:firstLine="284"/>
        <w:jc w:val="both"/>
      </w:pPr>
      <w:r w:rsidRPr="00092E88">
        <w:t>Mesin penetas telur ini dilengkapi dengan sensor suhu dan kelembaban sebagai sensor utama dan Humidifier sebagai penghasil kelembaban, deteksi suhu dan kelembaban tersebut akan diolah oleh Arduino Uno. Secara keseluruhan sistem dapat  dilihat pada Gambar 2.</w:t>
      </w:r>
    </w:p>
    <w:p w:rsidR="0032419D" w:rsidRPr="00092E88" w:rsidRDefault="0032419D" w:rsidP="0032419D">
      <w:pPr>
        <w:rPr>
          <w:noProof/>
        </w:rPr>
      </w:pPr>
      <w:r w:rsidRPr="00092E88">
        <w:rPr>
          <w:noProof/>
        </w:rPr>
        <w:drawing>
          <wp:inline distT="0" distB="0" distL="0" distR="0" wp14:anchorId="05293F87" wp14:editId="1A76DFD5">
            <wp:extent cx="2429301" cy="148760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30663" cy="1488440"/>
                    </a:xfrm>
                    <a:prstGeom prst="rect">
                      <a:avLst/>
                    </a:prstGeom>
                    <a:noFill/>
                    <a:ln>
                      <a:noFill/>
                    </a:ln>
                  </pic:spPr>
                </pic:pic>
              </a:graphicData>
            </a:graphic>
          </wp:inline>
        </w:drawing>
      </w:r>
    </w:p>
    <w:p w:rsidR="0032419D" w:rsidRPr="00092E88" w:rsidRDefault="0032419D" w:rsidP="0032419D">
      <w:pPr>
        <w:rPr>
          <w:sz w:val="18"/>
          <w:szCs w:val="18"/>
        </w:rPr>
      </w:pPr>
    </w:p>
    <w:p w:rsidR="0032419D" w:rsidRPr="00092E88" w:rsidRDefault="0032419D" w:rsidP="0032419D">
      <w:pPr>
        <w:spacing w:line="360" w:lineRule="auto"/>
        <w:rPr>
          <w:sz w:val="16"/>
          <w:szCs w:val="16"/>
        </w:rPr>
      </w:pPr>
      <w:r w:rsidRPr="00092E88">
        <w:rPr>
          <w:sz w:val="16"/>
          <w:szCs w:val="16"/>
        </w:rPr>
        <w:t>Gambar 2 Digram blok rancangan mesin penetas telur otomatis</w:t>
      </w:r>
    </w:p>
    <w:p w:rsidR="0032419D" w:rsidRPr="00092E88" w:rsidRDefault="0032419D" w:rsidP="002B46BB">
      <w:pPr>
        <w:ind w:firstLine="284"/>
        <w:jc w:val="both"/>
        <w:rPr>
          <w:i/>
        </w:rPr>
      </w:pPr>
      <w:r w:rsidRPr="00092E88">
        <w:t xml:space="preserve">Rancangan alat ini bekerja dengan suhu dan kelembaban sebagai parameter utama dan mempunyai 2 mode penetasan yaitu mode  </w:t>
      </w:r>
      <w:r w:rsidRPr="00092E88">
        <w:rPr>
          <w:i/>
        </w:rPr>
        <w:t>Chicken Egg</w:t>
      </w:r>
      <w:r w:rsidRPr="00092E88">
        <w:t xml:space="preserve"> dan mode  </w:t>
      </w:r>
      <w:r w:rsidRPr="00092E88">
        <w:rPr>
          <w:i/>
        </w:rPr>
        <w:t>Duck Egg</w:t>
      </w:r>
      <w:r w:rsidRPr="00092E88">
        <w:t xml:space="preserve"> dengan mode tambahan yaitu mode  </w:t>
      </w:r>
      <w:r w:rsidRPr="00092E88">
        <w:rPr>
          <w:i/>
        </w:rPr>
        <w:t>Custom</w:t>
      </w:r>
      <w:r w:rsidRPr="00092E88">
        <w:t xml:space="preserve"> yang berfungsi untuk menetaskan teluru selain telur ayam dan bebek/itik.</w:t>
      </w:r>
    </w:p>
    <w:p w:rsidR="0032419D" w:rsidRPr="00092E88" w:rsidRDefault="0032419D" w:rsidP="00B079A6">
      <w:pPr>
        <w:pStyle w:val="ListParagraph"/>
        <w:numPr>
          <w:ilvl w:val="0"/>
          <w:numId w:val="28"/>
        </w:numPr>
        <w:spacing w:line="240" w:lineRule="auto"/>
        <w:ind w:left="284" w:hanging="284"/>
        <w:rPr>
          <w:sz w:val="20"/>
          <w:lang w:val="en-US"/>
        </w:rPr>
      </w:pPr>
      <w:r w:rsidRPr="00092E88">
        <w:rPr>
          <w:sz w:val="20"/>
        </w:rPr>
        <w:t>Perancangan perangkat keras (</w:t>
      </w:r>
      <w:r w:rsidRPr="00092E88">
        <w:rPr>
          <w:i/>
          <w:sz w:val="20"/>
        </w:rPr>
        <w:t>hardware</w:t>
      </w:r>
      <w:r w:rsidRPr="00092E88">
        <w:rPr>
          <w:sz w:val="20"/>
        </w:rPr>
        <w:t>)</w:t>
      </w:r>
    </w:p>
    <w:p w:rsidR="0032419D" w:rsidRPr="00092E88" w:rsidRDefault="0032419D" w:rsidP="00B079A6">
      <w:pPr>
        <w:pStyle w:val="ListParagraph"/>
        <w:spacing w:line="240" w:lineRule="auto"/>
        <w:ind w:left="284"/>
        <w:rPr>
          <w:sz w:val="20"/>
          <w:lang w:val="en-US"/>
        </w:rPr>
      </w:pPr>
      <w:r w:rsidRPr="00092E88">
        <w:rPr>
          <w:sz w:val="20"/>
          <w:lang w:val="en-US"/>
        </w:rPr>
        <w:lastRenderedPageBreak/>
        <w:t xml:space="preserve">Perancangan perangkat keras meliputi pengujian masing-masing komponen yang akan digunakan mulai dari sensor, Arduino Uno, RTC, LCD </w:t>
      </w:r>
      <w:r w:rsidRPr="00092E88">
        <w:rPr>
          <w:i/>
          <w:sz w:val="20"/>
          <w:lang w:val="en-US"/>
        </w:rPr>
        <w:t>keypad shield</w:t>
      </w:r>
      <w:r w:rsidRPr="00092E88">
        <w:rPr>
          <w:sz w:val="20"/>
          <w:lang w:val="en-US"/>
        </w:rPr>
        <w:t xml:space="preserve">, </w:t>
      </w:r>
      <w:r w:rsidRPr="00092E88">
        <w:rPr>
          <w:i/>
          <w:sz w:val="20"/>
          <w:lang w:val="en-US"/>
        </w:rPr>
        <w:t>humidifier</w:t>
      </w:r>
      <w:r w:rsidRPr="00092E88">
        <w:rPr>
          <w:sz w:val="20"/>
          <w:lang w:val="en-US"/>
        </w:rPr>
        <w:t>, dll</w:t>
      </w:r>
    </w:p>
    <w:p w:rsidR="0032419D" w:rsidRPr="00092E88" w:rsidRDefault="0032419D" w:rsidP="00B079A6">
      <w:pPr>
        <w:pStyle w:val="ListParagraph"/>
        <w:numPr>
          <w:ilvl w:val="0"/>
          <w:numId w:val="28"/>
        </w:numPr>
        <w:spacing w:before="240" w:after="0" w:line="240" w:lineRule="auto"/>
        <w:ind w:left="284" w:hanging="284"/>
        <w:rPr>
          <w:sz w:val="20"/>
          <w:lang w:val="en-US"/>
        </w:rPr>
      </w:pPr>
      <w:r w:rsidRPr="00092E88">
        <w:rPr>
          <w:sz w:val="20"/>
          <w:lang w:val="en-US"/>
        </w:rPr>
        <w:t>Perancangan perangkat lunak (</w:t>
      </w:r>
      <w:r w:rsidRPr="00092E88">
        <w:rPr>
          <w:i/>
          <w:sz w:val="20"/>
          <w:lang w:val="en-US"/>
        </w:rPr>
        <w:t>software</w:t>
      </w:r>
      <w:r w:rsidRPr="00092E88">
        <w:rPr>
          <w:sz w:val="20"/>
          <w:lang w:val="en-US"/>
        </w:rPr>
        <w:t>)</w:t>
      </w:r>
    </w:p>
    <w:p w:rsidR="0032419D" w:rsidRPr="00092E88" w:rsidRDefault="0032419D" w:rsidP="00B079A6">
      <w:pPr>
        <w:ind w:left="284"/>
        <w:jc w:val="both"/>
        <w:rPr>
          <w:szCs w:val="24"/>
        </w:rPr>
      </w:pPr>
      <w:r w:rsidRPr="00092E88">
        <w:rPr>
          <w:szCs w:val="24"/>
        </w:rPr>
        <w:t xml:space="preserve">Pada bagian ini, perangkat lunak yang dimaksud adalah program yang akan dimasukkan pada Arduino uno melalui komputer. Program dibuat dengan bahasa C melalui </w:t>
      </w:r>
      <w:r w:rsidRPr="00092E88">
        <w:rPr>
          <w:i/>
          <w:szCs w:val="24"/>
        </w:rPr>
        <w:t xml:space="preserve">software </w:t>
      </w:r>
      <w:r w:rsidRPr="00092E88">
        <w:rPr>
          <w:szCs w:val="24"/>
        </w:rPr>
        <w:t>Arduino IDE (</w:t>
      </w:r>
      <w:r w:rsidRPr="00092E88">
        <w:rPr>
          <w:i/>
          <w:szCs w:val="24"/>
        </w:rPr>
        <w:t>integrated development environment</w:t>
      </w:r>
      <w:r w:rsidRPr="00092E88">
        <w:rPr>
          <w:szCs w:val="24"/>
        </w:rPr>
        <w:t>)</w:t>
      </w:r>
      <w:r w:rsidRPr="00092E88">
        <w:rPr>
          <w:i/>
          <w:szCs w:val="24"/>
        </w:rPr>
        <w:t xml:space="preserve"> </w:t>
      </w:r>
      <w:r w:rsidRPr="00092E88">
        <w:rPr>
          <w:szCs w:val="24"/>
        </w:rPr>
        <w:t>berdasarkan alur kerja rancangan alat secara berurutan.</w:t>
      </w:r>
    </w:p>
    <w:p w:rsidR="0032419D" w:rsidRPr="00092E88" w:rsidRDefault="0032419D" w:rsidP="0032419D">
      <w:pPr>
        <w:jc w:val="both"/>
      </w:pPr>
    </w:p>
    <w:p w:rsidR="0032419D" w:rsidRPr="00856CC3" w:rsidRDefault="0032419D" w:rsidP="00AA3F98">
      <w:pPr>
        <w:pStyle w:val="Heading1"/>
        <w:rPr>
          <w:b/>
        </w:rPr>
      </w:pPr>
      <w:r w:rsidRPr="00856CC3">
        <w:rPr>
          <w:b/>
        </w:rPr>
        <w:t>hasil dan pembahasan</w:t>
      </w:r>
    </w:p>
    <w:p w:rsidR="0032419D" w:rsidRPr="00856CC3" w:rsidRDefault="00856CC3" w:rsidP="0032419D">
      <w:pPr>
        <w:numPr>
          <w:ilvl w:val="0"/>
          <w:numId w:val="30"/>
        </w:numPr>
        <w:spacing w:line="360" w:lineRule="auto"/>
        <w:ind w:left="284" w:hanging="284"/>
        <w:jc w:val="left"/>
        <w:rPr>
          <w:b/>
          <w:lang w:eastAsia="ar-SA"/>
        </w:rPr>
      </w:pPr>
      <w:r w:rsidRPr="00856CC3">
        <w:rPr>
          <w:b/>
          <w:lang w:eastAsia="ar-SA"/>
        </w:rPr>
        <w:t>Hasil Rancangan Alat</w:t>
      </w:r>
    </w:p>
    <w:p w:rsidR="0032419D" w:rsidRPr="00092E88" w:rsidRDefault="0032419D" w:rsidP="002B46BB">
      <w:pPr>
        <w:pStyle w:val="ListParagraph"/>
        <w:spacing w:line="240" w:lineRule="auto"/>
        <w:ind w:left="0" w:firstLine="284"/>
        <w:rPr>
          <w:sz w:val="20"/>
        </w:rPr>
      </w:pPr>
      <w:r w:rsidRPr="00092E88">
        <w:rPr>
          <w:sz w:val="20"/>
        </w:rPr>
        <w:t>Setelah melakukan pengujian dari masing-masing alat atau komponen, selanjutnya melakukan pengujian alat secara keseluruhan yang berupa input, proses, dan output yang digabungkan secara keseluruhan sehingga menjadi kesatuan mesin penetas telur otomatis. Pada saat alat mulai dihidupkan, tampilan awal yang akan muncul pada LCD adalah nilai pembacaan suhu dan kelembaban didalam mesin tetas dan tampilan masuk ke menu. Berikut Gambar 3 dan 4 yang menunjukan keseluruhan dari rancangan alat.</w:t>
      </w:r>
    </w:p>
    <w:p w:rsidR="0032419D" w:rsidRPr="00092E88" w:rsidRDefault="0032419D" w:rsidP="0032419D">
      <w:pPr>
        <w:pStyle w:val="Body"/>
        <w:spacing w:after="240"/>
        <w:ind w:firstLine="0"/>
        <w:jc w:val="center"/>
        <w:rPr>
          <w:noProof/>
        </w:rPr>
      </w:pPr>
      <w:r w:rsidRPr="00092E88">
        <w:rPr>
          <w:noProof/>
          <w:sz w:val="24"/>
          <w:szCs w:val="24"/>
          <w:lang w:eastAsia="en-US"/>
        </w:rPr>
        <w:drawing>
          <wp:inline distT="0" distB="0" distL="0" distR="0" wp14:anchorId="2E1DC021" wp14:editId="466082E9">
            <wp:extent cx="2596551" cy="1616312"/>
            <wp:effectExtent l="0" t="0" r="0" b="3175"/>
            <wp:docPr id="22" name="Picture 22" descr="C:\Users\ACER\Downloads\jurnal\New folder (2)\New folder\WhatsApp Image 2019-06-23 at 1.48.43 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ACER\Downloads\jurnal\New folder (2)\New folder\WhatsApp Image 2019-06-23 at 1.48.43 AM.jpeg"/>
                    <pic:cNvPicPr>
                      <a:picLocks noChangeAspect="1" noChangeArrowheads="1"/>
                    </pic:cNvPicPr>
                  </pic:nvPicPr>
                  <pic:blipFill>
                    <a:blip r:embed="rId14" cstate="print">
                      <a:extLst>
                        <a:ext uri="{28A0092B-C50C-407E-A947-70E740481C1C}">
                          <a14:useLocalDpi xmlns:a14="http://schemas.microsoft.com/office/drawing/2010/main" val="0"/>
                        </a:ext>
                      </a:extLst>
                    </a:blip>
                    <a:srcRect r="25735"/>
                    <a:stretch>
                      <a:fillRect/>
                    </a:stretch>
                  </pic:blipFill>
                  <pic:spPr bwMode="auto">
                    <a:xfrm>
                      <a:off x="0" y="0"/>
                      <a:ext cx="2601663" cy="1619494"/>
                    </a:xfrm>
                    <a:prstGeom prst="rect">
                      <a:avLst/>
                    </a:prstGeom>
                    <a:noFill/>
                    <a:ln>
                      <a:noFill/>
                    </a:ln>
                  </pic:spPr>
                </pic:pic>
              </a:graphicData>
            </a:graphic>
          </wp:inline>
        </w:drawing>
      </w:r>
    </w:p>
    <w:p w:rsidR="0032419D" w:rsidRPr="00092E88" w:rsidRDefault="0032419D" w:rsidP="0032419D">
      <w:pPr>
        <w:pStyle w:val="Body"/>
        <w:spacing w:line="360" w:lineRule="auto"/>
        <w:ind w:firstLine="0"/>
        <w:jc w:val="center"/>
        <w:rPr>
          <w:sz w:val="16"/>
        </w:rPr>
      </w:pPr>
      <w:r w:rsidRPr="00092E88">
        <w:rPr>
          <w:sz w:val="16"/>
        </w:rPr>
        <w:t>Gambar 3 Rancangan keseluruhan rancangan alat</w:t>
      </w:r>
    </w:p>
    <w:p w:rsidR="0032419D" w:rsidRPr="00092E88" w:rsidRDefault="0032419D" w:rsidP="0032419D">
      <w:pPr>
        <w:pStyle w:val="Body"/>
        <w:spacing w:line="360" w:lineRule="auto"/>
        <w:ind w:firstLine="0"/>
        <w:jc w:val="center"/>
      </w:pPr>
      <w:r w:rsidRPr="00092E88">
        <w:rPr>
          <w:b/>
          <w:noProof/>
          <w:sz w:val="24"/>
          <w:szCs w:val="24"/>
          <w:lang w:eastAsia="en-US"/>
        </w:rPr>
        <w:drawing>
          <wp:inline distT="0" distB="0" distL="0" distR="0" wp14:anchorId="7E88D22F" wp14:editId="61F43DF9">
            <wp:extent cx="2656936" cy="1621766"/>
            <wp:effectExtent l="0" t="0" r="0" b="0"/>
            <wp:docPr id="21" name="Picture 21" descr="C:\Users\ACER\Downloads\jurnal\New folder (2)\WhatsApp Image 2019-06-21 at 10.34.33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descr="C:\Users\ACER\Downloads\jurnal\New folder (2)\WhatsApp Image 2019-06-21 at 10.34.33 PM.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70810" cy="1630235"/>
                    </a:xfrm>
                    <a:prstGeom prst="rect">
                      <a:avLst/>
                    </a:prstGeom>
                    <a:noFill/>
                    <a:ln>
                      <a:noFill/>
                    </a:ln>
                  </pic:spPr>
                </pic:pic>
              </a:graphicData>
            </a:graphic>
          </wp:inline>
        </w:drawing>
      </w:r>
    </w:p>
    <w:p w:rsidR="0032419D" w:rsidRPr="00092E88" w:rsidRDefault="0032419D" w:rsidP="0032419D">
      <w:pPr>
        <w:spacing w:after="240"/>
        <w:rPr>
          <w:sz w:val="16"/>
        </w:rPr>
      </w:pPr>
      <w:r w:rsidRPr="00092E88">
        <w:rPr>
          <w:sz w:val="16"/>
        </w:rPr>
        <w:t>Gambar 4 Tampilan bagian dalam alat</w:t>
      </w:r>
    </w:p>
    <w:p w:rsidR="0032419D" w:rsidRPr="00092E88" w:rsidRDefault="0032419D" w:rsidP="00675266">
      <w:pPr>
        <w:pStyle w:val="ListParagraph"/>
        <w:spacing w:after="240" w:line="240" w:lineRule="auto"/>
        <w:ind w:left="0" w:firstLine="284"/>
        <w:rPr>
          <w:sz w:val="20"/>
        </w:rPr>
      </w:pPr>
      <w:r w:rsidRPr="00092E88">
        <w:rPr>
          <w:sz w:val="20"/>
        </w:rPr>
        <w:t xml:space="preserve">Gambar 4 menunjukan bentuk keseluruhan dari rancangan alat dimana didalamnya terdapat sistem mikrokontroler, sensor DHT11, </w:t>
      </w:r>
      <w:r w:rsidRPr="00092E88">
        <w:rPr>
          <w:i/>
          <w:sz w:val="20"/>
        </w:rPr>
        <w:t>humidifier</w:t>
      </w:r>
      <w:r w:rsidRPr="00092E88">
        <w:rPr>
          <w:sz w:val="20"/>
        </w:rPr>
        <w:t xml:space="preserve">, motor </w:t>
      </w:r>
      <w:r w:rsidRPr="00092E88">
        <w:rPr>
          <w:i/>
          <w:sz w:val="20"/>
        </w:rPr>
        <w:t>synchronous</w:t>
      </w:r>
      <w:r w:rsidRPr="00092E88">
        <w:rPr>
          <w:sz w:val="20"/>
        </w:rPr>
        <w:t xml:space="preserve">, </w:t>
      </w:r>
      <w:r w:rsidRPr="00092E88">
        <w:rPr>
          <w:i/>
          <w:sz w:val="20"/>
        </w:rPr>
        <w:t>power supply adaptor</w:t>
      </w:r>
      <w:r w:rsidRPr="00092E88">
        <w:rPr>
          <w:sz w:val="20"/>
        </w:rPr>
        <w:t xml:space="preserve"> 5V, tabung air, dan rak telur.</w:t>
      </w:r>
    </w:p>
    <w:p w:rsidR="0032419D" w:rsidRPr="00856CC3" w:rsidRDefault="00856CC3" w:rsidP="0058161C">
      <w:pPr>
        <w:numPr>
          <w:ilvl w:val="0"/>
          <w:numId w:val="31"/>
        </w:numPr>
        <w:spacing w:line="360" w:lineRule="auto"/>
        <w:ind w:left="284" w:hanging="284"/>
        <w:jc w:val="left"/>
        <w:rPr>
          <w:b/>
        </w:rPr>
      </w:pPr>
      <w:r w:rsidRPr="00856CC3">
        <w:rPr>
          <w:b/>
        </w:rPr>
        <w:t>Hasil Pengujian Alat</w:t>
      </w:r>
    </w:p>
    <w:p w:rsidR="0032419D" w:rsidRPr="00092E88" w:rsidRDefault="0032419D" w:rsidP="0058161C">
      <w:pPr>
        <w:pStyle w:val="ListParagraph"/>
        <w:spacing w:after="0" w:line="240" w:lineRule="auto"/>
        <w:ind w:left="0" w:firstLine="284"/>
        <w:contextualSpacing w:val="0"/>
        <w:rPr>
          <w:sz w:val="20"/>
          <w:szCs w:val="24"/>
        </w:rPr>
      </w:pPr>
      <w:r w:rsidRPr="00092E88">
        <w:rPr>
          <w:sz w:val="20"/>
          <w:szCs w:val="24"/>
        </w:rPr>
        <w:t xml:space="preserve">Setelah mengetahui fungsi dari masing-masing menu, selanjutnya melakukan pengujian alat secara keseluruhan </w:t>
      </w:r>
      <w:r w:rsidRPr="00092E88">
        <w:rPr>
          <w:sz w:val="20"/>
          <w:szCs w:val="24"/>
        </w:rPr>
        <w:lastRenderedPageBreak/>
        <w:t>yang berupa input, proses, dan output yang digabungkan secara keseluruhan sehingga menjadi kesatuan mesin penetas telur otomatis dengan menggunakan telur ayam kampung.</w:t>
      </w:r>
    </w:p>
    <w:p w:rsidR="0032419D" w:rsidRDefault="0032419D" w:rsidP="0058161C">
      <w:pPr>
        <w:pStyle w:val="ListParagraph"/>
        <w:spacing w:after="0" w:line="240" w:lineRule="auto"/>
        <w:ind w:left="0" w:firstLine="284"/>
        <w:contextualSpacing w:val="0"/>
        <w:rPr>
          <w:sz w:val="20"/>
          <w:szCs w:val="24"/>
          <w:lang w:val="en-US"/>
        </w:rPr>
      </w:pPr>
      <w:r w:rsidRPr="00092E88">
        <w:rPr>
          <w:sz w:val="20"/>
          <w:szCs w:val="24"/>
        </w:rPr>
        <w:t xml:space="preserve">Pada saat pertama kali alat dihidupkan, tampilan pertama yang akan muncul </w:t>
      </w:r>
      <w:r w:rsidR="008B2864">
        <w:rPr>
          <w:sz w:val="20"/>
          <w:szCs w:val="24"/>
          <w:lang w:val="en-US"/>
        </w:rPr>
        <w:t xml:space="preserve">seperti </w:t>
      </w:r>
      <w:r w:rsidRPr="00092E88">
        <w:rPr>
          <w:sz w:val="20"/>
          <w:szCs w:val="24"/>
        </w:rPr>
        <w:t>pada LCD</w:t>
      </w:r>
      <w:r w:rsidR="008B2864">
        <w:rPr>
          <w:sz w:val="20"/>
          <w:szCs w:val="24"/>
          <w:lang w:val="en-US"/>
        </w:rPr>
        <w:t xml:space="preserve"> </w:t>
      </w:r>
      <w:r w:rsidRPr="00092E88">
        <w:rPr>
          <w:sz w:val="20"/>
          <w:szCs w:val="24"/>
        </w:rPr>
        <w:t xml:space="preserve">Gambar </w:t>
      </w:r>
      <w:r w:rsidR="008B2864">
        <w:rPr>
          <w:sz w:val="20"/>
          <w:szCs w:val="24"/>
          <w:lang w:val="en-US"/>
        </w:rPr>
        <w:t>5.</w:t>
      </w:r>
      <w:r w:rsidRPr="00092E88">
        <w:rPr>
          <w:sz w:val="20"/>
          <w:szCs w:val="24"/>
        </w:rPr>
        <w:t xml:space="preserve"> Pengujian ini menggunakan telur ayam kampung sebagai uji coba dengan memilih mode </w:t>
      </w:r>
      <w:r w:rsidRPr="00092E88">
        <w:rPr>
          <w:i/>
          <w:sz w:val="20"/>
          <w:szCs w:val="24"/>
        </w:rPr>
        <w:t>Chicken Egg</w:t>
      </w:r>
      <w:r w:rsidR="008B2864">
        <w:rPr>
          <w:sz w:val="20"/>
          <w:szCs w:val="24"/>
          <w:lang w:val="en-US"/>
        </w:rPr>
        <w:t>.</w:t>
      </w:r>
    </w:p>
    <w:p w:rsidR="0058161C" w:rsidRPr="0058161C" w:rsidRDefault="0058161C" w:rsidP="0058161C">
      <w:pPr>
        <w:pStyle w:val="ListParagraph"/>
        <w:spacing w:after="0" w:line="240" w:lineRule="auto"/>
        <w:ind w:left="0" w:firstLine="284"/>
        <w:contextualSpacing w:val="0"/>
        <w:rPr>
          <w:sz w:val="20"/>
          <w:szCs w:val="24"/>
          <w:lang w:val="en-US"/>
        </w:rPr>
      </w:pPr>
    </w:p>
    <w:p w:rsidR="0032419D" w:rsidRPr="00092E88" w:rsidRDefault="0032419D" w:rsidP="0032419D">
      <w:pPr>
        <w:rPr>
          <w:noProof/>
        </w:rPr>
      </w:pPr>
      <w:r w:rsidRPr="00092E88">
        <w:rPr>
          <w:noProof/>
        </w:rPr>
        <w:drawing>
          <wp:inline distT="0" distB="0" distL="0" distR="0" wp14:anchorId="2831C653" wp14:editId="18921A79">
            <wp:extent cx="986790" cy="2670810"/>
            <wp:effectExtent l="0" t="3810" r="0" b="0"/>
            <wp:docPr id="20" name="Picture 20" descr="C:\Users\ACER\Downloads\jurnal\New folder (2)\New folder\WhatsApp Image 2019-06-23 at 12.43.53 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ACER\Downloads\jurnal\New folder (2)\New folder\WhatsApp Image 2019-06-23 at 12.43.53 AM.jpeg"/>
                    <pic:cNvPicPr>
                      <a:picLocks noChangeAspect="1" noChangeArrowheads="1"/>
                    </pic:cNvPicPr>
                  </pic:nvPicPr>
                  <pic:blipFill>
                    <a:blip r:embed="rId16" cstate="print">
                      <a:extLst>
                        <a:ext uri="{28A0092B-C50C-407E-A947-70E740481C1C}">
                          <a14:useLocalDpi xmlns:a14="http://schemas.microsoft.com/office/drawing/2010/main" val="0"/>
                        </a:ext>
                      </a:extLst>
                    </a:blip>
                    <a:srcRect l="34700" t="9615" r="20784" b="2020"/>
                    <a:stretch>
                      <a:fillRect/>
                    </a:stretch>
                  </pic:blipFill>
                  <pic:spPr bwMode="auto">
                    <a:xfrm rot="-5400000">
                      <a:off x="0" y="0"/>
                      <a:ext cx="986790" cy="2670810"/>
                    </a:xfrm>
                    <a:prstGeom prst="rect">
                      <a:avLst/>
                    </a:prstGeom>
                    <a:noFill/>
                    <a:ln>
                      <a:noFill/>
                    </a:ln>
                  </pic:spPr>
                </pic:pic>
              </a:graphicData>
            </a:graphic>
          </wp:inline>
        </w:drawing>
      </w:r>
    </w:p>
    <w:p w:rsidR="0032419D" w:rsidRPr="00092E88" w:rsidRDefault="0032419D" w:rsidP="0032419D">
      <w:pPr>
        <w:pStyle w:val="Caption"/>
        <w:rPr>
          <w:b w:val="0"/>
          <w:sz w:val="16"/>
        </w:rPr>
      </w:pPr>
      <w:bookmarkStart w:id="1" w:name="_Toc532515670"/>
      <w:bookmarkStart w:id="2" w:name="_Toc519604039"/>
      <w:bookmarkStart w:id="3" w:name="_Toc519603107"/>
      <w:r w:rsidRPr="00092E88">
        <w:rPr>
          <w:b w:val="0"/>
          <w:sz w:val="16"/>
        </w:rPr>
        <w:t xml:space="preserve">Gambar 5 </w:t>
      </w:r>
      <w:bookmarkEnd w:id="1"/>
      <w:bookmarkEnd w:id="2"/>
      <w:bookmarkEnd w:id="3"/>
      <w:r w:rsidRPr="00092E88">
        <w:rPr>
          <w:b w:val="0"/>
          <w:sz w:val="16"/>
        </w:rPr>
        <w:t xml:space="preserve">Pemilihan </w:t>
      </w:r>
      <w:r w:rsidRPr="00092E88">
        <w:rPr>
          <w:b w:val="0"/>
          <w:i/>
          <w:sz w:val="16"/>
        </w:rPr>
        <w:t>Chicken Mode</w:t>
      </w:r>
    </w:p>
    <w:p w:rsidR="00C23F97" w:rsidRPr="00092E88" w:rsidRDefault="00C23F97" w:rsidP="00C23F97">
      <w:pPr>
        <w:pStyle w:val="ListParagraph"/>
        <w:spacing w:after="0" w:line="240" w:lineRule="auto"/>
        <w:ind w:left="0" w:firstLine="284"/>
        <w:rPr>
          <w:sz w:val="20"/>
          <w:lang w:val="en-US"/>
        </w:rPr>
      </w:pPr>
    </w:p>
    <w:p w:rsidR="0032419D" w:rsidRPr="00092E88" w:rsidRDefault="0032419D" w:rsidP="00C23F97">
      <w:pPr>
        <w:pStyle w:val="ListParagraph"/>
        <w:spacing w:after="0" w:line="240" w:lineRule="auto"/>
        <w:ind w:left="0" w:firstLine="284"/>
        <w:rPr>
          <w:sz w:val="20"/>
        </w:rPr>
      </w:pPr>
      <w:r w:rsidRPr="00092E88">
        <w:rPr>
          <w:sz w:val="20"/>
        </w:rPr>
        <w:t xml:space="preserve">Setelah memillih </w:t>
      </w:r>
      <w:r w:rsidRPr="00092E88">
        <w:rPr>
          <w:i/>
          <w:sz w:val="20"/>
        </w:rPr>
        <w:t>Chicken Egg</w:t>
      </w:r>
      <w:r w:rsidRPr="00092E88">
        <w:rPr>
          <w:sz w:val="20"/>
        </w:rPr>
        <w:t xml:space="preserve"> maka akan kembali ke tampilan awal, kemudian pada tampilan awal akan muncul </w:t>
      </w:r>
      <w:r w:rsidRPr="00092E88">
        <w:rPr>
          <w:i/>
          <w:sz w:val="20"/>
        </w:rPr>
        <w:t xml:space="preserve">notifikasi day </w:t>
      </w:r>
      <w:r w:rsidRPr="00092E88">
        <w:rPr>
          <w:sz w:val="20"/>
        </w:rPr>
        <w:t xml:space="preserve">dimana </w:t>
      </w:r>
      <w:r w:rsidRPr="00092E88">
        <w:rPr>
          <w:i/>
          <w:sz w:val="20"/>
        </w:rPr>
        <w:t>notifikasi</w:t>
      </w:r>
      <w:r w:rsidRPr="00092E88">
        <w:rPr>
          <w:sz w:val="20"/>
        </w:rPr>
        <w:t xml:space="preserve"> tersebut befungsi sebagai pemberitahuan telah berapa lama hari terlewati, dan akan hilang setelah mencapai target penetasan sesuai data penetasan  telur, seperti pada Gambar 6.</w:t>
      </w:r>
    </w:p>
    <w:p w:rsidR="0032419D" w:rsidRPr="00092E88" w:rsidRDefault="0032419D" w:rsidP="0032419D">
      <w:pPr>
        <w:pStyle w:val="ListParagraph"/>
        <w:tabs>
          <w:tab w:val="left" w:pos="1843"/>
        </w:tabs>
        <w:spacing w:after="0" w:line="240" w:lineRule="auto"/>
        <w:ind w:left="0" w:firstLine="851"/>
        <w:rPr>
          <w:sz w:val="20"/>
        </w:rPr>
      </w:pPr>
    </w:p>
    <w:p w:rsidR="0032419D" w:rsidRPr="00092E88" w:rsidRDefault="0032419D" w:rsidP="0032419D">
      <w:pPr>
        <w:pStyle w:val="ListParagraph"/>
        <w:tabs>
          <w:tab w:val="left" w:pos="1843"/>
        </w:tabs>
        <w:spacing w:line="240" w:lineRule="auto"/>
        <w:ind w:left="0"/>
        <w:rPr>
          <w:sz w:val="20"/>
        </w:rPr>
      </w:pPr>
      <w:r w:rsidRPr="00092E88">
        <w:rPr>
          <w:noProof/>
          <w:sz w:val="20"/>
          <w:lang w:val="en-US"/>
        </w:rPr>
        <w:drawing>
          <wp:inline distT="0" distB="0" distL="0" distR="0" wp14:anchorId="02EB525D" wp14:editId="18C361A6">
            <wp:extent cx="2743200" cy="986790"/>
            <wp:effectExtent l="0" t="0" r="0" b="3810"/>
            <wp:docPr id="19" name="Picture 19" descr="C:\Users\ACER\Downloads\jurnal\New folder (2)\New folder\WhatsApp Image 2019-06-23 at 1.08.30 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ACER\Downloads\jurnal\New folder (2)\New folder\WhatsApp Image 2019-06-23 at 1.08.30 AM.jpeg"/>
                    <pic:cNvPicPr>
                      <a:picLocks noChangeAspect="1" noChangeArrowheads="1"/>
                    </pic:cNvPicPr>
                  </pic:nvPicPr>
                  <pic:blipFill>
                    <a:blip r:embed="rId17" cstate="print">
                      <a:extLst>
                        <a:ext uri="{28A0092B-C50C-407E-A947-70E740481C1C}">
                          <a14:useLocalDpi xmlns:a14="http://schemas.microsoft.com/office/drawing/2010/main" val="0"/>
                        </a:ext>
                      </a:extLst>
                    </a:blip>
                    <a:srcRect l="11720" t="33765" r="7750" b="30688"/>
                    <a:stretch>
                      <a:fillRect/>
                    </a:stretch>
                  </pic:blipFill>
                  <pic:spPr bwMode="auto">
                    <a:xfrm>
                      <a:off x="0" y="0"/>
                      <a:ext cx="2743200" cy="986790"/>
                    </a:xfrm>
                    <a:prstGeom prst="rect">
                      <a:avLst/>
                    </a:prstGeom>
                    <a:noFill/>
                    <a:ln>
                      <a:noFill/>
                    </a:ln>
                  </pic:spPr>
                </pic:pic>
              </a:graphicData>
            </a:graphic>
          </wp:inline>
        </w:drawing>
      </w:r>
    </w:p>
    <w:p w:rsidR="0032419D" w:rsidRPr="00092E88" w:rsidRDefault="0032419D" w:rsidP="00697295">
      <w:pPr>
        <w:pStyle w:val="Caption"/>
        <w:rPr>
          <w:b w:val="0"/>
          <w:i/>
          <w:sz w:val="16"/>
        </w:rPr>
      </w:pPr>
      <w:bookmarkStart w:id="4" w:name="_Toc12807373"/>
      <w:bookmarkStart w:id="5" w:name="_Toc12819659"/>
      <w:bookmarkStart w:id="6" w:name="_Toc12820291"/>
      <w:bookmarkStart w:id="7" w:name="_Toc14432406"/>
      <w:bookmarkStart w:id="8" w:name="_Toc14432469"/>
      <w:r w:rsidRPr="00092E88">
        <w:rPr>
          <w:b w:val="0"/>
          <w:sz w:val="16"/>
        </w:rPr>
        <w:t xml:space="preserve">Gambar 6 Tampilan awal LCD dengan </w:t>
      </w:r>
      <w:r w:rsidRPr="00092E88">
        <w:rPr>
          <w:b w:val="0"/>
          <w:i/>
          <w:sz w:val="16"/>
        </w:rPr>
        <w:t>notifikasi day</w:t>
      </w:r>
      <w:bookmarkEnd w:id="4"/>
      <w:bookmarkEnd w:id="5"/>
      <w:bookmarkEnd w:id="6"/>
      <w:bookmarkEnd w:id="7"/>
      <w:bookmarkEnd w:id="8"/>
    </w:p>
    <w:p w:rsidR="00697295" w:rsidRPr="00092E88" w:rsidRDefault="00697295" w:rsidP="00697295">
      <w:pPr>
        <w:pStyle w:val="ListParagraph"/>
        <w:spacing w:after="0" w:line="240" w:lineRule="auto"/>
        <w:ind w:left="0" w:firstLine="284"/>
        <w:contextualSpacing w:val="0"/>
        <w:rPr>
          <w:sz w:val="20"/>
          <w:lang w:val="en-US"/>
        </w:rPr>
      </w:pPr>
    </w:p>
    <w:p w:rsidR="0032419D" w:rsidRPr="00092E88" w:rsidRDefault="0032419D" w:rsidP="00697295">
      <w:pPr>
        <w:pStyle w:val="ListParagraph"/>
        <w:spacing w:after="0" w:line="240" w:lineRule="auto"/>
        <w:ind w:left="0" w:firstLine="284"/>
        <w:contextualSpacing w:val="0"/>
        <w:rPr>
          <w:sz w:val="20"/>
        </w:rPr>
      </w:pPr>
      <w:r w:rsidRPr="00092E88">
        <w:rPr>
          <w:sz w:val="20"/>
        </w:rPr>
        <w:t xml:space="preserve">Kemudian pada tampilan kedua pada LCD pada barisan pertama akan muncul status mode berdasarkan mode yang dipilih, contoh kita memilih </w:t>
      </w:r>
      <w:r w:rsidRPr="00092E88">
        <w:rPr>
          <w:i/>
          <w:sz w:val="20"/>
        </w:rPr>
        <w:t xml:space="preserve">Chicken Egg, </w:t>
      </w:r>
      <w:r w:rsidRPr="00092E88">
        <w:rPr>
          <w:sz w:val="20"/>
        </w:rPr>
        <w:t xml:space="preserve">maka pada tampilan kedua baris pertama akan muncul kalimat </w:t>
      </w:r>
      <w:r w:rsidRPr="00092E88">
        <w:rPr>
          <w:i/>
          <w:sz w:val="20"/>
        </w:rPr>
        <w:t>mode chicken,</w:t>
      </w:r>
      <w:r w:rsidRPr="00092E88">
        <w:rPr>
          <w:sz w:val="20"/>
        </w:rPr>
        <w:t xml:space="preserve"> Seperti pada Gambar 7.</w:t>
      </w:r>
    </w:p>
    <w:p w:rsidR="0032419D" w:rsidRPr="00092E88" w:rsidRDefault="0032419D" w:rsidP="0032419D">
      <w:pPr>
        <w:pStyle w:val="ListParagraph"/>
        <w:tabs>
          <w:tab w:val="left" w:pos="993"/>
        </w:tabs>
        <w:spacing w:line="240" w:lineRule="auto"/>
        <w:ind w:left="0" w:firstLine="851"/>
        <w:rPr>
          <w:sz w:val="20"/>
        </w:rPr>
      </w:pPr>
    </w:p>
    <w:p w:rsidR="0032419D" w:rsidRPr="00092E88" w:rsidRDefault="0032419D" w:rsidP="0032419D">
      <w:pPr>
        <w:pStyle w:val="ListParagraph"/>
        <w:spacing w:line="240" w:lineRule="auto"/>
        <w:ind w:left="0"/>
        <w:rPr>
          <w:sz w:val="20"/>
        </w:rPr>
      </w:pPr>
      <w:r w:rsidRPr="00092E88">
        <w:rPr>
          <w:noProof/>
          <w:sz w:val="20"/>
          <w:lang w:val="en-US"/>
        </w:rPr>
        <w:drawing>
          <wp:inline distT="0" distB="0" distL="0" distR="0" wp14:anchorId="353B6752" wp14:editId="42F78962">
            <wp:extent cx="1010920" cy="2767330"/>
            <wp:effectExtent l="0" t="1905" r="0" b="0"/>
            <wp:docPr id="18" name="Picture 18" descr="C:\Users\ACER\Downloads\jurnal\New folder (2)\New folder\WhatsApp Image 2019-06-23 at 12.43.48 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ACER\Downloads\jurnal\New folder (2)\New folder\WhatsApp Image 2019-06-23 at 12.43.48 AM.jpeg"/>
                    <pic:cNvPicPr>
                      <a:picLocks noChangeAspect="1" noChangeArrowheads="1"/>
                    </pic:cNvPicPr>
                  </pic:nvPicPr>
                  <pic:blipFill>
                    <a:blip r:embed="rId18" cstate="print">
                      <a:extLst>
                        <a:ext uri="{28A0092B-C50C-407E-A947-70E740481C1C}">
                          <a14:useLocalDpi xmlns:a14="http://schemas.microsoft.com/office/drawing/2010/main" val="0"/>
                        </a:ext>
                      </a:extLst>
                    </a:blip>
                    <a:srcRect l="32280" t="19583" r="35432" b="15410"/>
                    <a:stretch>
                      <a:fillRect/>
                    </a:stretch>
                  </pic:blipFill>
                  <pic:spPr bwMode="auto">
                    <a:xfrm rot="-5400000">
                      <a:off x="0" y="0"/>
                      <a:ext cx="1010920" cy="2767330"/>
                    </a:xfrm>
                    <a:prstGeom prst="rect">
                      <a:avLst/>
                    </a:prstGeom>
                    <a:noFill/>
                    <a:ln>
                      <a:noFill/>
                    </a:ln>
                  </pic:spPr>
                </pic:pic>
              </a:graphicData>
            </a:graphic>
          </wp:inline>
        </w:drawing>
      </w:r>
    </w:p>
    <w:p w:rsidR="0032419D" w:rsidRPr="00092E88" w:rsidRDefault="0032419D" w:rsidP="00697295">
      <w:pPr>
        <w:pStyle w:val="Caption"/>
        <w:ind w:left="142"/>
        <w:rPr>
          <w:b w:val="0"/>
          <w:i/>
          <w:sz w:val="18"/>
        </w:rPr>
      </w:pPr>
      <w:bookmarkStart w:id="9" w:name="_Toc12807374"/>
      <w:bookmarkStart w:id="10" w:name="_Toc12819660"/>
      <w:bookmarkStart w:id="11" w:name="_Toc12820292"/>
      <w:bookmarkStart w:id="12" w:name="_Toc14432407"/>
      <w:bookmarkStart w:id="13" w:name="_Toc14432470"/>
      <w:r w:rsidRPr="00092E88">
        <w:rPr>
          <w:b w:val="0"/>
          <w:sz w:val="18"/>
        </w:rPr>
        <w:t xml:space="preserve">Gambar 7 Tampilan kedua LCD dengan Mode </w:t>
      </w:r>
      <w:r w:rsidRPr="00092E88">
        <w:rPr>
          <w:b w:val="0"/>
          <w:i/>
          <w:sz w:val="18"/>
        </w:rPr>
        <w:t>Chicken</w:t>
      </w:r>
      <w:bookmarkEnd w:id="9"/>
      <w:bookmarkEnd w:id="10"/>
      <w:bookmarkEnd w:id="11"/>
      <w:bookmarkEnd w:id="12"/>
      <w:bookmarkEnd w:id="13"/>
    </w:p>
    <w:p w:rsidR="00697295" w:rsidRPr="00092E88" w:rsidRDefault="00697295" w:rsidP="00697295">
      <w:pPr>
        <w:pStyle w:val="ListParagraph"/>
        <w:tabs>
          <w:tab w:val="left" w:pos="1560"/>
        </w:tabs>
        <w:spacing w:after="0" w:line="240" w:lineRule="auto"/>
        <w:ind w:left="0" w:firstLine="284"/>
        <w:contextualSpacing w:val="0"/>
        <w:rPr>
          <w:sz w:val="20"/>
          <w:lang w:val="en-US"/>
        </w:rPr>
      </w:pPr>
    </w:p>
    <w:p w:rsidR="0032419D" w:rsidRPr="00092E88" w:rsidRDefault="0032419D" w:rsidP="00697295">
      <w:pPr>
        <w:pStyle w:val="ListParagraph"/>
        <w:tabs>
          <w:tab w:val="left" w:pos="1560"/>
        </w:tabs>
        <w:spacing w:after="0" w:line="240" w:lineRule="auto"/>
        <w:ind w:left="0" w:firstLine="284"/>
        <w:contextualSpacing w:val="0"/>
        <w:rPr>
          <w:sz w:val="20"/>
        </w:rPr>
      </w:pPr>
      <w:r w:rsidRPr="00092E88">
        <w:rPr>
          <w:sz w:val="20"/>
        </w:rPr>
        <w:t>Setelah memasukan telur dan telah memilih mode berdasarkan jenis telur yang dimasukkan maka proses penetasan dimulai. Pada penetasan ini menggunakan telur ayam sebagai pengujian alat apakah alat ini berhasil. Pengujian telur ayam dapat dilihat pada Gambar 8.</w:t>
      </w:r>
    </w:p>
    <w:p w:rsidR="0032419D" w:rsidRPr="00092E88" w:rsidRDefault="0032419D" w:rsidP="0032419D">
      <w:pPr>
        <w:pStyle w:val="ListParagraph"/>
        <w:tabs>
          <w:tab w:val="left" w:pos="1560"/>
        </w:tabs>
        <w:spacing w:line="240" w:lineRule="auto"/>
        <w:ind w:left="0" w:firstLine="851"/>
        <w:rPr>
          <w:sz w:val="20"/>
        </w:rPr>
      </w:pPr>
    </w:p>
    <w:p w:rsidR="0032419D" w:rsidRPr="00092E88" w:rsidRDefault="0032419D" w:rsidP="00EE0E06">
      <w:pPr>
        <w:pStyle w:val="ListParagraph"/>
        <w:tabs>
          <w:tab w:val="left" w:pos="1843"/>
        </w:tabs>
        <w:spacing w:line="240" w:lineRule="auto"/>
        <w:ind w:left="0"/>
        <w:jc w:val="center"/>
        <w:rPr>
          <w:sz w:val="20"/>
        </w:rPr>
      </w:pPr>
      <w:r w:rsidRPr="00092E88">
        <w:rPr>
          <w:noProof/>
          <w:sz w:val="20"/>
          <w:lang w:val="en-US"/>
        </w:rPr>
        <w:lastRenderedPageBreak/>
        <w:drawing>
          <wp:inline distT="0" distB="0" distL="0" distR="0" wp14:anchorId="5F1D4771" wp14:editId="014A976B">
            <wp:extent cx="2527098" cy="1621766"/>
            <wp:effectExtent l="0" t="0" r="6985" b="0"/>
            <wp:docPr id="17" name="Picture 17" descr="C:\Users\ACER\Downloads\jurnal\New folder (2)\New folder\WhatsApp Image 2019-06-30 at 8.28.58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ACER\Downloads\jurnal\New folder (2)\New folder\WhatsApp Image 2019-06-30 at 8.28.58 PM.jpe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27098" cy="1621766"/>
                    </a:xfrm>
                    <a:prstGeom prst="rect">
                      <a:avLst/>
                    </a:prstGeom>
                    <a:noFill/>
                    <a:ln>
                      <a:noFill/>
                    </a:ln>
                  </pic:spPr>
                </pic:pic>
              </a:graphicData>
            </a:graphic>
          </wp:inline>
        </w:drawing>
      </w:r>
    </w:p>
    <w:p w:rsidR="0032419D" w:rsidRPr="00092E88" w:rsidRDefault="0032419D" w:rsidP="0032419D">
      <w:pPr>
        <w:pStyle w:val="Caption"/>
        <w:rPr>
          <w:b w:val="0"/>
          <w:i/>
          <w:sz w:val="16"/>
        </w:rPr>
      </w:pPr>
      <w:bookmarkStart w:id="14" w:name="_Toc12807375"/>
      <w:bookmarkStart w:id="15" w:name="_Toc12819661"/>
      <w:bookmarkStart w:id="16" w:name="_Toc12820293"/>
      <w:bookmarkStart w:id="17" w:name="_Toc14432408"/>
      <w:bookmarkStart w:id="18" w:name="_Toc14432471"/>
      <w:r w:rsidRPr="00092E88">
        <w:rPr>
          <w:b w:val="0"/>
          <w:sz w:val="16"/>
        </w:rPr>
        <w:t>Gambar 8</w:t>
      </w:r>
      <w:r w:rsidR="001B14EA">
        <w:rPr>
          <w:b w:val="0"/>
          <w:sz w:val="16"/>
        </w:rPr>
        <w:t>.</w:t>
      </w:r>
      <w:r w:rsidRPr="00092E88">
        <w:rPr>
          <w:b w:val="0"/>
          <w:sz w:val="16"/>
        </w:rPr>
        <w:t xml:space="preserve"> Proses pengujian penetasan telur ayam</w:t>
      </w:r>
      <w:bookmarkEnd w:id="14"/>
      <w:bookmarkEnd w:id="15"/>
      <w:bookmarkEnd w:id="16"/>
      <w:bookmarkEnd w:id="17"/>
      <w:bookmarkEnd w:id="18"/>
    </w:p>
    <w:p w:rsidR="00C23F97" w:rsidRPr="00092E88" w:rsidRDefault="00C23F97" w:rsidP="00C23F97">
      <w:pPr>
        <w:pStyle w:val="ListParagraph"/>
        <w:spacing w:after="240" w:line="240" w:lineRule="auto"/>
        <w:ind w:left="0" w:firstLine="284"/>
        <w:rPr>
          <w:sz w:val="20"/>
          <w:lang w:val="en-US"/>
        </w:rPr>
      </w:pPr>
    </w:p>
    <w:p w:rsidR="0032419D" w:rsidRPr="00092E88" w:rsidRDefault="0032419D" w:rsidP="00C23F97">
      <w:pPr>
        <w:pStyle w:val="ListParagraph"/>
        <w:spacing w:after="240" w:line="240" w:lineRule="auto"/>
        <w:ind w:left="0" w:firstLine="284"/>
        <w:rPr>
          <w:sz w:val="20"/>
        </w:rPr>
      </w:pPr>
      <w:r w:rsidRPr="00092E88">
        <w:rPr>
          <w:sz w:val="20"/>
        </w:rPr>
        <w:t>Pada saat telah memilih mode penetasan telur ayam, maka fungsi setter aktif. Fungsi setter ialah fungsi dimana telur akan mulai memutar (</w:t>
      </w:r>
      <w:r w:rsidRPr="00092E88">
        <w:rPr>
          <w:i/>
          <w:sz w:val="20"/>
        </w:rPr>
        <w:t>Roll</w:t>
      </w:r>
      <w:r w:rsidRPr="00092E88">
        <w:rPr>
          <w:sz w:val="20"/>
        </w:rPr>
        <w:t xml:space="preserve">) setelah 2 hari setelah pemilihan mode atau mulai memutar pada saat </w:t>
      </w:r>
      <w:r w:rsidRPr="00092E88">
        <w:rPr>
          <w:i/>
          <w:sz w:val="20"/>
        </w:rPr>
        <w:t xml:space="preserve">notifikasi </w:t>
      </w:r>
      <w:r w:rsidR="00FD1F34" w:rsidRPr="00092E88">
        <w:rPr>
          <w:i/>
          <w:sz w:val="20"/>
          <w:lang w:val="en-US"/>
        </w:rPr>
        <w:t>hari</w:t>
      </w:r>
      <w:r w:rsidRPr="00092E88">
        <w:rPr>
          <w:sz w:val="20"/>
        </w:rPr>
        <w:t xml:space="preserve"> menunjukan hari ketiga. Saat proses penetasan, pada hari saat memasukan telur sampai hari ketiga telur belum mengalami perubahan. Perubahan telur dapat diketahui dengan cara melihat isi telur menggunakan senter atau sumber cahaya lainnya yang mampu menembus cangkang telur. Proses melihar isi telur pada </w:t>
      </w:r>
      <w:r w:rsidR="00FD1F34" w:rsidRPr="00092E88">
        <w:rPr>
          <w:sz w:val="20"/>
          <w:lang w:val="en-US"/>
        </w:rPr>
        <w:t>hari</w:t>
      </w:r>
      <w:r w:rsidRPr="00092E88">
        <w:rPr>
          <w:sz w:val="20"/>
        </w:rPr>
        <w:t xml:space="preserve"> 3 dapat dilihat pada Gambar 9.</w:t>
      </w:r>
    </w:p>
    <w:p w:rsidR="0032419D" w:rsidRPr="00092E88" w:rsidRDefault="0032419D" w:rsidP="0032419D">
      <w:pPr>
        <w:pStyle w:val="ListParagraph"/>
        <w:tabs>
          <w:tab w:val="left" w:pos="1560"/>
        </w:tabs>
        <w:spacing w:after="240" w:line="240" w:lineRule="auto"/>
        <w:ind w:left="0" w:firstLine="851"/>
        <w:rPr>
          <w:sz w:val="20"/>
        </w:rPr>
      </w:pPr>
    </w:p>
    <w:p w:rsidR="0032419D" w:rsidRPr="00092E88" w:rsidRDefault="0032419D" w:rsidP="00E114ED">
      <w:pPr>
        <w:pStyle w:val="ListParagraph"/>
        <w:spacing w:line="240" w:lineRule="auto"/>
        <w:ind w:left="0"/>
        <w:jc w:val="center"/>
        <w:rPr>
          <w:sz w:val="20"/>
        </w:rPr>
      </w:pPr>
      <w:r w:rsidRPr="00092E88">
        <w:rPr>
          <w:noProof/>
          <w:sz w:val="20"/>
          <w:lang w:val="en-US"/>
        </w:rPr>
        <w:drawing>
          <wp:inline distT="0" distB="0" distL="0" distR="0" wp14:anchorId="14C37C71" wp14:editId="2A89CA2D">
            <wp:extent cx="2458529" cy="1617224"/>
            <wp:effectExtent l="0" t="0" r="0" b="2540"/>
            <wp:docPr id="16" name="Picture 16" descr="C:\Users\ACER\Downloads\jurnal\New folder (2)\New folder\WhatsApp Image 2019-06-23 at 2.58.58 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ACER\Downloads\jurnal\New folder (2)\New folder\WhatsApp Image 2019-06-23 at 2.58.58 AM.jpeg"/>
                    <pic:cNvPicPr>
                      <a:picLocks noChangeAspect="1" noChangeArrowheads="1"/>
                    </pic:cNvPicPr>
                  </pic:nvPicPr>
                  <pic:blipFill>
                    <a:blip r:embed="rId20" cstate="print">
                      <a:extLst>
                        <a:ext uri="{28A0092B-C50C-407E-A947-70E740481C1C}">
                          <a14:useLocalDpi xmlns:a14="http://schemas.microsoft.com/office/drawing/2010/main" val="0"/>
                        </a:ext>
                      </a:extLst>
                    </a:blip>
                    <a:srcRect t="15887" b="26466"/>
                    <a:stretch>
                      <a:fillRect/>
                    </a:stretch>
                  </pic:blipFill>
                  <pic:spPr bwMode="auto">
                    <a:xfrm>
                      <a:off x="0" y="0"/>
                      <a:ext cx="2462750" cy="1620000"/>
                    </a:xfrm>
                    <a:prstGeom prst="rect">
                      <a:avLst/>
                    </a:prstGeom>
                    <a:noFill/>
                    <a:ln>
                      <a:noFill/>
                    </a:ln>
                  </pic:spPr>
                </pic:pic>
              </a:graphicData>
            </a:graphic>
          </wp:inline>
        </w:drawing>
      </w:r>
    </w:p>
    <w:p w:rsidR="0032419D" w:rsidRPr="00092E88" w:rsidRDefault="0032419D" w:rsidP="00697295">
      <w:pPr>
        <w:pStyle w:val="Caption"/>
        <w:ind w:left="-284"/>
        <w:rPr>
          <w:b w:val="0"/>
          <w:i/>
          <w:sz w:val="16"/>
          <w:szCs w:val="16"/>
        </w:rPr>
      </w:pPr>
      <w:r w:rsidRPr="00092E88">
        <w:tab/>
      </w:r>
      <w:bookmarkStart w:id="19" w:name="_Toc12807376"/>
      <w:bookmarkStart w:id="20" w:name="_Toc12819662"/>
      <w:bookmarkStart w:id="21" w:name="_Toc12820294"/>
      <w:bookmarkStart w:id="22" w:name="_Toc14432409"/>
      <w:bookmarkStart w:id="23" w:name="_Toc14432472"/>
      <w:r w:rsidRPr="00092E88">
        <w:rPr>
          <w:b w:val="0"/>
          <w:sz w:val="16"/>
          <w:szCs w:val="16"/>
        </w:rPr>
        <w:t>Gambar 9</w:t>
      </w:r>
      <w:r w:rsidR="001B14EA">
        <w:rPr>
          <w:b w:val="0"/>
          <w:sz w:val="16"/>
          <w:szCs w:val="16"/>
        </w:rPr>
        <w:t>.</w:t>
      </w:r>
      <w:r w:rsidRPr="00092E88">
        <w:rPr>
          <w:b w:val="0"/>
          <w:sz w:val="16"/>
          <w:szCs w:val="16"/>
        </w:rPr>
        <w:t xml:space="preserve"> Telur </w:t>
      </w:r>
      <w:r w:rsidR="00FD1F34" w:rsidRPr="00092E88">
        <w:rPr>
          <w:b w:val="0"/>
          <w:sz w:val="16"/>
          <w:szCs w:val="16"/>
        </w:rPr>
        <w:t>hari</w:t>
      </w:r>
      <w:r w:rsidRPr="00092E88">
        <w:rPr>
          <w:b w:val="0"/>
          <w:sz w:val="16"/>
          <w:szCs w:val="16"/>
        </w:rPr>
        <w:t xml:space="preserve"> 1 - </w:t>
      </w:r>
      <w:r w:rsidR="00FD1F34" w:rsidRPr="00092E88">
        <w:rPr>
          <w:b w:val="0"/>
          <w:sz w:val="16"/>
          <w:szCs w:val="16"/>
        </w:rPr>
        <w:t>hari</w:t>
      </w:r>
      <w:r w:rsidRPr="00092E88">
        <w:rPr>
          <w:b w:val="0"/>
          <w:sz w:val="16"/>
          <w:szCs w:val="16"/>
        </w:rPr>
        <w:t xml:space="preserve"> 3</w:t>
      </w:r>
      <w:bookmarkEnd w:id="19"/>
      <w:bookmarkEnd w:id="20"/>
      <w:bookmarkEnd w:id="21"/>
      <w:bookmarkEnd w:id="22"/>
      <w:bookmarkEnd w:id="23"/>
    </w:p>
    <w:p w:rsidR="00697295" w:rsidRPr="00092E88" w:rsidRDefault="00697295" w:rsidP="00697295">
      <w:pPr>
        <w:ind w:firstLine="284"/>
        <w:jc w:val="both"/>
      </w:pPr>
    </w:p>
    <w:p w:rsidR="0032419D" w:rsidRDefault="0032419D" w:rsidP="00697295">
      <w:pPr>
        <w:ind w:firstLine="284"/>
        <w:jc w:val="both"/>
      </w:pPr>
      <w:r w:rsidRPr="00092E88">
        <w:t xml:space="preserve">Setelah </w:t>
      </w:r>
      <w:r w:rsidR="00FD1F34" w:rsidRPr="00092E88">
        <w:t>hari</w:t>
      </w:r>
      <w:r w:rsidRPr="00092E88">
        <w:t xml:space="preserve"> 4 telur mulai mengalami perubahan yaitu,  isi telur terlihat seperti mulai berakar. Perubahan telur dapat dilihat pada Gambar 10.</w:t>
      </w:r>
    </w:p>
    <w:p w:rsidR="00E114ED" w:rsidRPr="00092E88" w:rsidRDefault="00E114ED" w:rsidP="00697295">
      <w:pPr>
        <w:ind w:firstLine="284"/>
        <w:jc w:val="both"/>
      </w:pPr>
    </w:p>
    <w:p w:rsidR="0032419D" w:rsidRPr="00092E88" w:rsidRDefault="0032419D" w:rsidP="00E114ED">
      <w:r w:rsidRPr="00092E88">
        <w:rPr>
          <w:noProof/>
        </w:rPr>
        <w:drawing>
          <wp:inline distT="0" distB="0" distL="0" distR="0" wp14:anchorId="457B3712" wp14:editId="22FC758C">
            <wp:extent cx="2518913" cy="1619082"/>
            <wp:effectExtent l="0" t="0" r="0" b="635"/>
            <wp:docPr id="15" name="Picture 15" descr="C:\Users\ACER\Downloads\jurnal\New folder (2)\New folder\WhatsApp Image 2019-06-23 at 3.25.40 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ACER\Downloads\jurnal\New folder (2)\New folder\WhatsApp Image 2019-06-23 at 3.25.40 AM.jpeg"/>
                    <pic:cNvPicPr>
                      <a:picLocks noChangeAspect="1" noChangeArrowheads="1"/>
                    </pic:cNvPicPr>
                  </pic:nvPicPr>
                  <pic:blipFill>
                    <a:blip r:embed="rId21">
                      <a:extLst>
                        <a:ext uri="{28A0092B-C50C-407E-A947-70E740481C1C}">
                          <a14:useLocalDpi xmlns:a14="http://schemas.microsoft.com/office/drawing/2010/main" val="0"/>
                        </a:ext>
                      </a:extLst>
                    </a:blip>
                    <a:srcRect l="13606" t="9827" r="35936" b="35999"/>
                    <a:stretch>
                      <a:fillRect/>
                    </a:stretch>
                  </pic:blipFill>
                  <pic:spPr bwMode="auto">
                    <a:xfrm>
                      <a:off x="0" y="0"/>
                      <a:ext cx="2520341" cy="1620000"/>
                    </a:xfrm>
                    <a:prstGeom prst="rect">
                      <a:avLst/>
                    </a:prstGeom>
                    <a:noFill/>
                    <a:ln>
                      <a:noFill/>
                    </a:ln>
                  </pic:spPr>
                </pic:pic>
              </a:graphicData>
            </a:graphic>
          </wp:inline>
        </w:drawing>
      </w:r>
    </w:p>
    <w:p w:rsidR="0032419D" w:rsidRPr="00092E88" w:rsidRDefault="0032419D" w:rsidP="0032419D">
      <w:pPr>
        <w:pStyle w:val="Caption"/>
        <w:spacing w:before="240"/>
        <w:rPr>
          <w:b w:val="0"/>
          <w:sz w:val="16"/>
          <w:szCs w:val="16"/>
        </w:rPr>
      </w:pPr>
      <w:r w:rsidRPr="00092E88">
        <w:tab/>
      </w:r>
      <w:bookmarkStart w:id="24" w:name="_Toc12807377"/>
      <w:bookmarkStart w:id="25" w:name="_Toc12819663"/>
      <w:bookmarkStart w:id="26" w:name="_Toc12820295"/>
      <w:bookmarkStart w:id="27" w:name="_Toc14432410"/>
      <w:bookmarkStart w:id="28" w:name="_Toc14432473"/>
      <w:r w:rsidRPr="00092E88">
        <w:rPr>
          <w:b w:val="0"/>
          <w:sz w:val="16"/>
          <w:szCs w:val="16"/>
        </w:rPr>
        <w:t>Gambar 10</w:t>
      </w:r>
      <w:r w:rsidR="00824EB4" w:rsidRPr="00092E88">
        <w:rPr>
          <w:b w:val="0"/>
          <w:sz w:val="16"/>
          <w:szCs w:val="16"/>
        </w:rPr>
        <w:t>.</w:t>
      </w:r>
      <w:r w:rsidRPr="00092E88">
        <w:rPr>
          <w:b w:val="0"/>
          <w:sz w:val="16"/>
          <w:szCs w:val="16"/>
        </w:rPr>
        <w:t xml:space="preserve"> </w:t>
      </w:r>
      <w:r w:rsidR="00824EB4" w:rsidRPr="00092E88">
        <w:rPr>
          <w:b w:val="0"/>
          <w:sz w:val="16"/>
          <w:szCs w:val="16"/>
        </w:rPr>
        <w:t xml:space="preserve"> </w:t>
      </w:r>
      <w:r w:rsidRPr="00092E88">
        <w:rPr>
          <w:b w:val="0"/>
          <w:sz w:val="16"/>
          <w:szCs w:val="16"/>
        </w:rPr>
        <w:t xml:space="preserve">Telur </w:t>
      </w:r>
      <w:r w:rsidR="00824EB4" w:rsidRPr="00092E88">
        <w:rPr>
          <w:b w:val="0"/>
          <w:sz w:val="16"/>
          <w:szCs w:val="16"/>
        </w:rPr>
        <w:t>hari ke</w:t>
      </w:r>
      <w:r w:rsidRPr="00092E88">
        <w:rPr>
          <w:b w:val="0"/>
          <w:sz w:val="16"/>
          <w:szCs w:val="16"/>
        </w:rPr>
        <w:t xml:space="preserve"> 4</w:t>
      </w:r>
      <w:bookmarkEnd w:id="24"/>
      <w:bookmarkEnd w:id="25"/>
      <w:bookmarkEnd w:id="26"/>
      <w:bookmarkEnd w:id="27"/>
      <w:bookmarkEnd w:id="28"/>
    </w:p>
    <w:p w:rsidR="00824EB4" w:rsidRPr="00092E88" w:rsidRDefault="00824EB4" w:rsidP="00824EB4"/>
    <w:p w:rsidR="0032419D" w:rsidRPr="00092E88" w:rsidRDefault="0032419D" w:rsidP="00697295">
      <w:pPr>
        <w:spacing w:after="240"/>
        <w:ind w:firstLine="284"/>
        <w:jc w:val="both"/>
      </w:pPr>
      <w:r w:rsidRPr="00092E88">
        <w:t xml:space="preserve">Kemudian pada </w:t>
      </w:r>
      <w:r w:rsidR="00FD1F34" w:rsidRPr="00092E88">
        <w:t>hari</w:t>
      </w:r>
      <w:r w:rsidRPr="00092E88">
        <w:t xml:space="preserve"> </w:t>
      </w:r>
      <w:r w:rsidR="00FD1F34" w:rsidRPr="00092E88">
        <w:t xml:space="preserve">ke </w:t>
      </w:r>
      <w:r w:rsidRPr="00092E88">
        <w:t xml:space="preserve">5 dan </w:t>
      </w:r>
      <w:r w:rsidR="00FD1F34" w:rsidRPr="00092E88">
        <w:t>hari ke</w:t>
      </w:r>
      <w:r w:rsidRPr="00092E88">
        <w:t xml:space="preserve"> 6</w:t>
      </w:r>
      <w:r w:rsidR="00FD1F34" w:rsidRPr="00092E88">
        <w:t>,</w:t>
      </w:r>
      <w:r w:rsidRPr="00092E88">
        <w:t xml:space="preserve"> telur belum mengalami perubahan. Setelah </w:t>
      </w:r>
      <w:r w:rsidR="00FD1F34" w:rsidRPr="00092E88">
        <w:t>hari ke</w:t>
      </w:r>
      <w:r w:rsidRPr="00092E88">
        <w:t xml:space="preserve"> 7 telur mulai terlihat mengalami perubahan. Perubahan telur dapat dilihat pada Gambar 11.</w:t>
      </w:r>
    </w:p>
    <w:p w:rsidR="0032419D" w:rsidRPr="00092E88" w:rsidRDefault="0032419D" w:rsidP="00E114ED">
      <w:pPr>
        <w:tabs>
          <w:tab w:val="left" w:pos="4111"/>
        </w:tabs>
      </w:pPr>
      <w:r w:rsidRPr="00092E88">
        <w:rPr>
          <w:noProof/>
        </w:rPr>
        <w:lastRenderedPageBreak/>
        <w:drawing>
          <wp:inline distT="0" distB="0" distL="0" distR="0" wp14:anchorId="3DF67813" wp14:editId="33694F17">
            <wp:extent cx="2619001" cy="1620000"/>
            <wp:effectExtent l="0" t="0" r="0" b="0"/>
            <wp:docPr id="14" name="Picture 14" descr="C:\Users\ACER\Downloads\jurnal\New folder (2)\New folder\WhatsApp Image 2019-06-23 at 3.34.11 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descr="C:\Users\ACER\Downloads\jurnal\New folder (2)\New folder\WhatsApp Image 2019-06-23 at 3.34.11 AM.jpeg"/>
                    <pic:cNvPicPr>
                      <a:picLocks noChangeAspect="1" noChangeArrowheads="1"/>
                    </pic:cNvPicPr>
                  </pic:nvPicPr>
                  <pic:blipFill>
                    <a:blip r:embed="rId22" cstate="print">
                      <a:extLst>
                        <a:ext uri="{28A0092B-C50C-407E-A947-70E740481C1C}">
                          <a14:useLocalDpi xmlns:a14="http://schemas.microsoft.com/office/drawing/2010/main" val="0"/>
                        </a:ext>
                      </a:extLst>
                    </a:blip>
                    <a:srcRect r="22707" b="21384"/>
                    <a:stretch>
                      <a:fillRect/>
                    </a:stretch>
                  </pic:blipFill>
                  <pic:spPr bwMode="auto">
                    <a:xfrm>
                      <a:off x="0" y="0"/>
                      <a:ext cx="2619001" cy="1620000"/>
                    </a:xfrm>
                    <a:prstGeom prst="rect">
                      <a:avLst/>
                    </a:prstGeom>
                    <a:noFill/>
                    <a:ln>
                      <a:noFill/>
                    </a:ln>
                  </pic:spPr>
                </pic:pic>
              </a:graphicData>
            </a:graphic>
          </wp:inline>
        </w:drawing>
      </w:r>
    </w:p>
    <w:p w:rsidR="0032419D" w:rsidRPr="00092E88" w:rsidRDefault="0032419D" w:rsidP="0032419D">
      <w:pPr>
        <w:pStyle w:val="Caption"/>
        <w:spacing w:before="240"/>
        <w:ind w:left="567"/>
        <w:rPr>
          <w:b w:val="0"/>
          <w:sz w:val="16"/>
        </w:rPr>
      </w:pPr>
      <w:bookmarkStart w:id="29" w:name="_Toc12807378"/>
      <w:bookmarkStart w:id="30" w:name="_Toc12819664"/>
      <w:bookmarkStart w:id="31" w:name="_Toc12820296"/>
      <w:bookmarkStart w:id="32" w:name="_Toc14432411"/>
      <w:bookmarkStart w:id="33" w:name="_Toc14432474"/>
      <w:r w:rsidRPr="00092E88">
        <w:rPr>
          <w:b w:val="0"/>
          <w:sz w:val="16"/>
        </w:rPr>
        <w:t>Gambar 11</w:t>
      </w:r>
      <w:r w:rsidR="001B14EA">
        <w:rPr>
          <w:b w:val="0"/>
          <w:sz w:val="16"/>
        </w:rPr>
        <w:t>.</w:t>
      </w:r>
      <w:r w:rsidRPr="00092E88">
        <w:rPr>
          <w:b w:val="0"/>
          <w:sz w:val="16"/>
        </w:rPr>
        <w:t xml:space="preserve"> Telur </w:t>
      </w:r>
      <w:r w:rsidR="001B14EA">
        <w:rPr>
          <w:b w:val="0"/>
          <w:sz w:val="16"/>
        </w:rPr>
        <w:t>hari ke</w:t>
      </w:r>
      <w:r w:rsidRPr="00092E88">
        <w:rPr>
          <w:b w:val="0"/>
          <w:sz w:val="16"/>
        </w:rPr>
        <w:t xml:space="preserve"> 7</w:t>
      </w:r>
      <w:bookmarkEnd w:id="29"/>
      <w:bookmarkEnd w:id="30"/>
      <w:bookmarkEnd w:id="31"/>
      <w:bookmarkEnd w:id="32"/>
      <w:bookmarkEnd w:id="33"/>
    </w:p>
    <w:p w:rsidR="0032419D" w:rsidRPr="00092E88" w:rsidRDefault="0032419D" w:rsidP="0032419D">
      <w:pPr>
        <w:rPr>
          <w:lang w:val="id-ID"/>
        </w:rPr>
      </w:pPr>
    </w:p>
    <w:p w:rsidR="0032419D" w:rsidRPr="00092E88" w:rsidRDefault="0032419D" w:rsidP="00697295">
      <w:pPr>
        <w:spacing w:after="240"/>
        <w:ind w:firstLine="284"/>
        <w:jc w:val="both"/>
      </w:pPr>
      <w:r w:rsidRPr="00092E88">
        <w:t xml:space="preserve">Pada </w:t>
      </w:r>
      <w:r w:rsidR="00FD1F34" w:rsidRPr="00092E88">
        <w:t xml:space="preserve">hari ke </w:t>
      </w:r>
      <w:r w:rsidRPr="00092E88">
        <w:t>8 perubahan yang terjadi ialah pada telur mulai terlihat gelap. Perubahan telur dapat dilihat pada Gambar 12.</w:t>
      </w:r>
    </w:p>
    <w:p w:rsidR="0032419D" w:rsidRPr="00092E88" w:rsidRDefault="0032419D" w:rsidP="00E114ED">
      <w:r w:rsidRPr="00092E88">
        <w:rPr>
          <w:noProof/>
        </w:rPr>
        <w:drawing>
          <wp:inline distT="0" distB="0" distL="0" distR="0" wp14:anchorId="704689EA" wp14:editId="5D25BBD5">
            <wp:extent cx="2484408" cy="1616506"/>
            <wp:effectExtent l="0" t="0" r="0" b="3175"/>
            <wp:docPr id="13" name="Picture 13" descr="C:\Users\ACER\Downloads\jurnal\New folder (2)\New folder\WhatsApp Image 2019-06-23 at 3.35.24 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descr="C:\Users\ACER\Downloads\jurnal\New folder (2)\New folder\WhatsApp Image 2019-06-23 at 3.35.24 AM.jpeg"/>
                    <pic:cNvPicPr>
                      <a:picLocks noChangeAspect="1" noChangeArrowheads="1"/>
                    </pic:cNvPicPr>
                  </pic:nvPicPr>
                  <pic:blipFill>
                    <a:blip r:embed="rId23" cstate="print">
                      <a:extLst>
                        <a:ext uri="{28A0092B-C50C-407E-A947-70E740481C1C}">
                          <a14:useLocalDpi xmlns:a14="http://schemas.microsoft.com/office/drawing/2010/main" val="0"/>
                        </a:ext>
                      </a:extLst>
                    </a:blip>
                    <a:srcRect l="11530" t="8315" r="30644" b="27179"/>
                    <a:stretch>
                      <a:fillRect/>
                    </a:stretch>
                  </pic:blipFill>
                  <pic:spPr bwMode="auto">
                    <a:xfrm>
                      <a:off x="0" y="0"/>
                      <a:ext cx="2489778" cy="1620000"/>
                    </a:xfrm>
                    <a:prstGeom prst="rect">
                      <a:avLst/>
                    </a:prstGeom>
                    <a:noFill/>
                    <a:ln>
                      <a:noFill/>
                    </a:ln>
                  </pic:spPr>
                </pic:pic>
              </a:graphicData>
            </a:graphic>
          </wp:inline>
        </w:drawing>
      </w:r>
    </w:p>
    <w:p w:rsidR="0032419D" w:rsidRPr="00092E88" w:rsidRDefault="0032419D" w:rsidP="0032419D">
      <w:pPr>
        <w:pStyle w:val="Caption"/>
        <w:spacing w:before="240"/>
        <w:rPr>
          <w:b w:val="0"/>
          <w:sz w:val="16"/>
        </w:rPr>
      </w:pPr>
      <w:bookmarkStart w:id="34" w:name="_Toc12807379"/>
      <w:bookmarkStart w:id="35" w:name="_Toc12819665"/>
      <w:bookmarkStart w:id="36" w:name="_Toc12820297"/>
      <w:bookmarkStart w:id="37" w:name="_Toc14432412"/>
      <w:bookmarkStart w:id="38" w:name="_Toc14432475"/>
      <w:r w:rsidRPr="00092E88">
        <w:rPr>
          <w:b w:val="0"/>
          <w:sz w:val="16"/>
        </w:rPr>
        <w:t>Gambar 12</w:t>
      </w:r>
      <w:r w:rsidR="001B14EA">
        <w:rPr>
          <w:b w:val="0"/>
          <w:sz w:val="16"/>
        </w:rPr>
        <w:t>.</w:t>
      </w:r>
      <w:r w:rsidRPr="00092E88">
        <w:rPr>
          <w:b w:val="0"/>
          <w:sz w:val="16"/>
        </w:rPr>
        <w:t xml:space="preserve"> Telur </w:t>
      </w:r>
      <w:r w:rsidR="001B14EA">
        <w:rPr>
          <w:b w:val="0"/>
          <w:sz w:val="16"/>
        </w:rPr>
        <w:t>hari ke</w:t>
      </w:r>
      <w:r w:rsidRPr="00092E88">
        <w:rPr>
          <w:b w:val="0"/>
          <w:sz w:val="16"/>
        </w:rPr>
        <w:t xml:space="preserve"> 8</w:t>
      </w:r>
      <w:bookmarkEnd w:id="34"/>
      <w:bookmarkEnd w:id="35"/>
      <w:bookmarkEnd w:id="36"/>
      <w:bookmarkEnd w:id="37"/>
      <w:bookmarkEnd w:id="38"/>
    </w:p>
    <w:p w:rsidR="00FD1F34" w:rsidRPr="00092E88" w:rsidRDefault="00FD1F34" w:rsidP="00FD1F34"/>
    <w:p w:rsidR="0032419D" w:rsidRPr="00092E88" w:rsidRDefault="00FD1F34" w:rsidP="00697295">
      <w:pPr>
        <w:spacing w:after="240"/>
        <w:ind w:firstLine="284"/>
        <w:jc w:val="both"/>
      </w:pPr>
      <w:r w:rsidRPr="00092E88">
        <w:t>Hari ke</w:t>
      </w:r>
      <w:r w:rsidR="0032419D" w:rsidRPr="00092E88">
        <w:t xml:space="preserve"> 9 dan</w:t>
      </w:r>
      <w:r w:rsidR="0032419D" w:rsidRPr="00092E88">
        <w:rPr>
          <w:i/>
        </w:rPr>
        <w:t xml:space="preserve"> </w:t>
      </w:r>
      <w:r w:rsidRPr="00092E88">
        <w:t>hari ke</w:t>
      </w:r>
      <w:r w:rsidR="0032419D" w:rsidRPr="00092E88">
        <w:rPr>
          <w:i/>
        </w:rPr>
        <w:t xml:space="preserve"> </w:t>
      </w:r>
      <w:r w:rsidR="0032419D" w:rsidRPr="00092E88">
        <w:t xml:space="preserve">10 perkembangan telur tidak terlihat, setelah </w:t>
      </w:r>
      <w:r w:rsidRPr="00092E88">
        <w:t>hari ke</w:t>
      </w:r>
      <w:r w:rsidR="0032419D" w:rsidRPr="00092E88">
        <w:t xml:space="preserve"> 11 bayangan hitam pada telur mulai terlihat banyak. Perubahan telur dapat dilihat pada Gambar 13.</w:t>
      </w:r>
    </w:p>
    <w:p w:rsidR="0032419D" w:rsidRPr="00092E88" w:rsidRDefault="0032419D" w:rsidP="00E114ED">
      <w:pPr>
        <w:rPr>
          <w:b/>
        </w:rPr>
      </w:pPr>
      <w:r w:rsidRPr="00092E88">
        <w:rPr>
          <w:b/>
          <w:noProof/>
        </w:rPr>
        <w:drawing>
          <wp:inline distT="0" distB="0" distL="0" distR="0" wp14:anchorId="08953106" wp14:editId="5E8674E4">
            <wp:extent cx="2448000" cy="1646373"/>
            <wp:effectExtent l="0" t="0" r="0" b="0"/>
            <wp:docPr id="12" name="Picture 12" descr="C:\Users\ACER\Downloads\jurnal\New folder (2)\New folder\WhatsApp Image 2019-06-23 at 4.11.56 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descr="C:\Users\ACER\Downloads\jurnal\New folder (2)\New folder\WhatsApp Image 2019-06-23 at 4.11.56 AM.jpeg"/>
                    <pic:cNvPicPr>
                      <a:picLocks noChangeAspect="1" noChangeArrowheads="1"/>
                    </pic:cNvPicPr>
                  </pic:nvPicPr>
                  <pic:blipFill>
                    <a:blip r:embed="rId24" cstate="print">
                      <a:extLst>
                        <a:ext uri="{28A0092B-C50C-407E-A947-70E740481C1C}">
                          <a14:useLocalDpi xmlns:a14="http://schemas.microsoft.com/office/drawing/2010/main" val="0"/>
                        </a:ext>
                      </a:extLst>
                    </a:blip>
                    <a:srcRect l="15311" t="24190" r="19868"/>
                    <a:stretch>
                      <a:fillRect/>
                    </a:stretch>
                  </pic:blipFill>
                  <pic:spPr bwMode="auto">
                    <a:xfrm>
                      <a:off x="0" y="0"/>
                      <a:ext cx="2448000" cy="1646373"/>
                    </a:xfrm>
                    <a:prstGeom prst="rect">
                      <a:avLst/>
                    </a:prstGeom>
                    <a:noFill/>
                    <a:ln>
                      <a:noFill/>
                    </a:ln>
                  </pic:spPr>
                </pic:pic>
              </a:graphicData>
            </a:graphic>
          </wp:inline>
        </w:drawing>
      </w:r>
    </w:p>
    <w:p w:rsidR="0032419D" w:rsidRPr="00092E88" w:rsidRDefault="0032419D" w:rsidP="0032419D">
      <w:pPr>
        <w:pStyle w:val="Caption"/>
        <w:spacing w:before="240"/>
        <w:ind w:left="284"/>
        <w:rPr>
          <w:b w:val="0"/>
        </w:rPr>
      </w:pPr>
      <w:bookmarkStart w:id="39" w:name="_Toc12807380"/>
      <w:bookmarkStart w:id="40" w:name="_Toc12819666"/>
      <w:bookmarkStart w:id="41" w:name="_Toc12820298"/>
      <w:bookmarkStart w:id="42" w:name="_Toc14432413"/>
      <w:bookmarkStart w:id="43" w:name="_Toc14432476"/>
      <w:r w:rsidRPr="00092E88">
        <w:rPr>
          <w:b w:val="0"/>
          <w:sz w:val="16"/>
        </w:rPr>
        <w:t>Gambar 13</w:t>
      </w:r>
      <w:r w:rsidR="001B14EA">
        <w:rPr>
          <w:b w:val="0"/>
          <w:sz w:val="16"/>
        </w:rPr>
        <w:t>.</w:t>
      </w:r>
      <w:r w:rsidRPr="00092E88">
        <w:rPr>
          <w:b w:val="0"/>
          <w:sz w:val="16"/>
        </w:rPr>
        <w:t xml:space="preserve"> Telur </w:t>
      </w:r>
      <w:r w:rsidR="001B14EA">
        <w:rPr>
          <w:b w:val="0"/>
          <w:sz w:val="16"/>
        </w:rPr>
        <w:t>hari ke</w:t>
      </w:r>
      <w:r w:rsidR="001B14EA" w:rsidRPr="00092E88">
        <w:rPr>
          <w:b w:val="0"/>
          <w:sz w:val="16"/>
        </w:rPr>
        <w:t xml:space="preserve"> </w:t>
      </w:r>
      <w:r w:rsidRPr="00092E88">
        <w:rPr>
          <w:b w:val="0"/>
          <w:sz w:val="16"/>
        </w:rPr>
        <w:t>11</w:t>
      </w:r>
      <w:bookmarkEnd w:id="39"/>
      <w:bookmarkEnd w:id="40"/>
      <w:bookmarkEnd w:id="41"/>
      <w:bookmarkEnd w:id="42"/>
      <w:bookmarkEnd w:id="43"/>
    </w:p>
    <w:p w:rsidR="00BA16F2" w:rsidRPr="00092E88" w:rsidRDefault="00BA16F2" w:rsidP="00BA16F2"/>
    <w:p w:rsidR="0032419D" w:rsidRPr="00092E88" w:rsidRDefault="00BA16F2" w:rsidP="00C23F97">
      <w:pPr>
        <w:spacing w:after="240"/>
        <w:ind w:firstLine="284"/>
        <w:jc w:val="both"/>
      </w:pPr>
      <w:r w:rsidRPr="00092E88">
        <w:t>Hari ke</w:t>
      </w:r>
      <w:r w:rsidR="0032419D" w:rsidRPr="00092E88">
        <w:t xml:space="preserve"> 12 perkembangan telur tidak terlihat sampai </w:t>
      </w:r>
      <w:r w:rsidRPr="00092E88">
        <w:t>hari ke</w:t>
      </w:r>
      <w:r w:rsidR="0032419D" w:rsidRPr="00092E88">
        <w:t xml:space="preserve"> 13 barulah perkembangan telur terlihat tetapi tidak terlalu banyak perubahan. Perubahan telur dapat dilihat pada Gambar 14.</w:t>
      </w:r>
    </w:p>
    <w:p w:rsidR="0032419D" w:rsidRPr="00092E88" w:rsidRDefault="0032419D" w:rsidP="00E114ED">
      <w:r w:rsidRPr="00092E88">
        <w:rPr>
          <w:noProof/>
        </w:rPr>
        <w:lastRenderedPageBreak/>
        <w:drawing>
          <wp:inline distT="0" distB="0" distL="0" distR="0" wp14:anchorId="297D187A" wp14:editId="3F20BCCA">
            <wp:extent cx="2521424" cy="1682151"/>
            <wp:effectExtent l="0" t="0" r="0" b="0"/>
            <wp:docPr id="11" name="Picture 11" descr="C:\Users\ACER\Downloads\jurnal\New folder (2)\New folder\WhatsApp Image 2019-06-23 at 4.12.41 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descr="C:\Users\ACER\Downloads\jurnal\New folder (2)\New folder\WhatsApp Image 2019-06-23 at 4.12.41 AM.jpeg"/>
                    <pic:cNvPicPr>
                      <a:picLocks noChangeAspect="1" noChangeArrowheads="1"/>
                    </pic:cNvPicPr>
                  </pic:nvPicPr>
                  <pic:blipFill>
                    <a:blip r:embed="rId25" cstate="print">
                      <a:extLst>
                        <a:ext uri="{28A0092B-C50C-407E-A947-70E740481C1C}">
                          <a14:useLocalDpi xmlns:a14="http://schemas.microsoft.com/office/drawing/2010/main" val="0"/>
                        </a:ext>
                      </a:extLst>
                    </a:blip>
                    <a:srcRect l="9810" t="21581" r="20779" b="14323"/>
                    <a:stretch>
                      <a:fillRect/>
                    </a:stretch>
                  </pic:blipFill>
                  <pic:spPr bwMode="auto">
                    <a:xfrm>
                      <a:off x="0" y="0"/>
                      <a:ext cx="2525177" cy="1684655"/>
                    </a:xfrm>
                    <a:prstGeom prst="rect">
                      <a:avLst/>
                    </a:prstGeom>
                    <a:noFill/>
                    <a:ln>
                      <a:noFill/>
                    </a:ln>
                  </pic:spPr>
                </pic:pic>
              </a:graphicData>
            </a:graphic>
          </wp:inline>
        </w:drawing>
      </w:r>
    </w:p>
    <w:p w:rsidR="0032419D" w:rsidRPr="00092E88" w:rsidRDefault="0032419D" w:rsidP="0032419D">
      <w:pPr>
        <w:pStyle w:val="Caption"/>
        <w:spacing w:before="240"/>
        <w:ind w:left="426"/>
        <w:rPr>
          <w:b w:val="0"/>
          <w:sz w:val="16"/>
        </w:rPr>
      </w:pPr>
      <w:bookmarkStart w:id="44" w:name="_Toc12807381"/>
      <w:bookmarkStart w:id="45" w:name="_Toc12819667"/>
      <w:bookmarkStart w:id="46" w:name="_Toc12820299"/>
      <w:bookmarkStart w:id="47" w:name="_Toc14432414"/>
      <w:bookmarkStart w:id="48" w:name="_Toc14432477"/>
      <w:r w:rsidRPr="00092E88">
        <w:rPr>
          <w:b w:val="0"/>
          <w:sz w:val="16"/>
        </w:rPr>
        <w:t>Gambar 14</w:t>
      </w:r>
      <w:r w:rsidR="00BA16F2" w:rsidRPr="00092E88">
        <w:rPr>
          <w:b w:val="0"/>
          <w:sz w:val="16"/>
        </w:rPr>
        <w:t>.</w:t>
      </w:r>
      <w:r w:rsidRPr="00092E88">
        <w:rPr>
          <w:b w:val="0"/>
          <w:sz w:val="16"/>
        </w:rPr>
        <w:t xml:space="preserve"> Telur </w:t>
      </w:r>
      <w:r w:rsidR="00BA16F2" w:rsidRPr="00092E88">
        <w:rPr>
          <w:b w:val="0"/>
        </w:rPr>
        <w:t>hari ke</w:t>
      </w:r>
      <w:r w:rsidRPr="00092E88">
        <w:rPr>
          <w:b w:val="0"/>
          <w:sz w:val="16"/>
        </w:rPr>
        <w:t xml:space="preserve"> 13</w:t>
      </w:r>
      <w:bookmarkEnd w:id="44"/>
      <w:bookmarkEnd w:id="45"/>
      <w:bookmarkEnd w:id="46"/>
      <w:bookmarkEnd w:id="47"/>
      <w:bookmarkEnd w:id="48"/>
    </w:p>
    <w:p w:rsidR="00BA16F2" w:rsidRPr="00092E88" w:rsidRDefault="00BA16F2" w:rsidP="00BA16F2"/>
    <w:p w:rsidR="0032419D" w:rsidRPr="00092E88" w:rsidRDefault="00BA16F2" w:rsidP="00C23F97">
      <w:pPr>
        <w:spacing w:after="240"/>
        <w:ind w:firstLine="284"/>
        <w:jc w:val="both"/>
      </w:pPr>
      <w:r w:rsidRPr="00092E88">
        <w:t>Hari ke</w:t>
      </w:r>
      <w:r w:rsidR="0032419D" w:rsidRPr="00092E88">
        <w:rPr>
          <w:i/>
        </w:rPr>
        <w:t xml:space="preserve"> </w:t>
      </w:r>
      <w:r w:rsidR="0032419D" w:rsidRPr="00092E88">
        <w:t xml:space="preserve">14 sampai </w:t>
      </w:r>
      <w:r w:rsidRPr="00092E88">
        <w:t>hari ke</w:t>
      </w:r>
      <w:r w:rsidR="0032419D" w:rsidRPr="00092E88">
        <w:t xml:space="preserve"> 15 bayangan didalam telur mulai menutupi cahaya senter yang digunakan untuk melihat perubahan telur. Perubahan telur dapat dilihat pada Gambar 15.</w:t>
      </w:r>
    </w:p>
    <w:p w:rsidR="0032419D" w:rsidRPr="00092E88" w:rsidRDefault="0032419D" w:rsidP="00E114ED">
      <w:r w:rsidRPr="00092E88">
        <w:rPr>
          <w:noProof/>
        </w:rPr>
        <w:drawing>
          <wp:inline distT="0" distB="0" distL="0" distR="0" wp14:anchorId="13ADD30A" wp14:editId="0E85EE91">
            <wp:extent cx="2535024" cy="1630392"/>
            <wp:effectExtent l="0" t="0" r="0" b="8255"/>
            <wp:docPr id="10" name="Picture 10" descr="C:\Users\ACER\Downloads\jurnal\New folder (2)\New folder\WhatsApp Image 2019-06-23 at 4.13.09 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descr="C:\Users\ACER\Downloads\jurnal\New folder (2)\New folder\WhatsApp Image 2019-06-23 at 4.13.09 AM.jpeg"/>
                    <pic:cNvPicPr>
                      <a:picLocks noChangeAspect="1" noChangeArrowheads="1"/>
                    </pic:cNvPicPr>
                  </pic:nvPicPr>
                  <pic:blipFill>
                    <a:blip r:embed="rId26" cstate="print">
                      <a:extLst>
                        <a:ext uri="{28A0092B-C50C-407E-A947-70E740481C1C}">
                          <a14:useLocalDpi xmlns:a14="http://schemas.microsoft.com/office/drawing/2010/main" val="0"/>
                        </a:ext>
                      </a:extLst>
                    </a:blip>
                    <a:srcRect l="16252" t="13103" r="21194" b="19116"/>
                    <a:stretch>
                      <a:fillRect/>
                    </a:stretch>
                  </pic:blipFill>
                  <pic:spPr bwMode="auto">
                    <a:xfrm>
                      <a:off x="0" y="0"/>
                      <a:ext cx="2531813" cy="1628327"/>
                    </a:xfrm>
                    <a:prstGeom prst="rect">
                      <a:avLst/>
                    </a:prstGeom>
                    <a:noFill/>
                    <a:ln>
                      <a:noFill/>
                    </a:ln>
                  </pic:spPr>
                </pic:pic>
              </a:graphicData>
            </a:graphic>
          </wp:inline>
        </w:drawing>
      </w:r>
    </w:p>
    <w:p w:rsidR="0032419D" w:rsidRPr="00092E88" w:rsidRDefault="0032419D" w:rsidP="008B2864">
      <w:pPr>
        <w:pStyle w:val="Caption"/>
        <w:spacing w:before="240"/>
        <w:rPr>
          <w:b w:val="0"/>
          <w:i/>
          <w:sz w:val="16"/>
        </w:rPr>
      </w:pPr>
      <w:bookmarkStart w:id="49" w:name="_Toc12807382"/>
      <w:bookmarkStart w:id="50" w:name="_Toc12819668"/>
      <w:bookmarkStart w:id="51" w:name="_Toc12820300"/>
      <w:bookmarkStart w:id="52" w:name="_Toc14432415"/>
      <w:bookmarkStart w:id="53" w:name="_Toc14432478"/>
      <w:r w:rsidRPr="00092E88">
        <w:rPr>
          <w:b w:val="0"/>
          <w:sz w:val="16"/>
        </w:rPr>
        <w:t>Gambar 15</w:t>
      </w:r>
      <w:r w:rsidR="001B14EA">
        <w:rPr>
          <w:b w:val="0"/>
          <w:sz w:val="16"/>
        </w:rPr>
        <w:t>.</w:t>
      </w:r>
      <w:r w:rsidRPr="00092E88">
        <w:rPr>
          <w:b w:val="0"/>
          <w:sz w:val="16"/>
        </w:rPr>
        <w:t xml:space="preserve"> Telur </w:t>
      </w:r>
      <w:r w:rsidR="00681FF8" w:rsidRPr="00092E88">
        <w:rPr>
          <w:b w:val="0"/>
        </w:rPr>
        <w:t>hari ke</w:t>
      </w:r>
      <w:r w:rsidR="00681FF8" w:rsidRPr="00092E88">
        <w:rPr>
          <w:b w:val="0"/>
          <w:sz w:val="16"/>
        </w:rPr>
        <w:t xml:space="preserve"> </w:t>
      </w:r>
      <w:r w:rsidRPr="00092E88">
        <w:rPr>
          <w:b w:val="0"/>
          <w:sz w:val="16"/>
        </w:rPr>
        <w:t>14-15</w:t>
      </w:r>
      <w:bookmarkEnd w:id="49"/>
      <w:bookmarkEnd w:id="50"/>
      <w:bookmarkEnd w:id="51"/>
      <w:bookmarkEnd w:id="52"/>
      <w:bookmarkEnd w:id="53"/>
    </w:p>
    <w:p w:rsidR="008B2864" w:rsidRDefault="008B2864" w:rsidP="008B2864">
      <w:pPr>
        <w:spacing w:after="240"/>
        <w:ind w:firstLine="284"/>
        <w:jc w:val="both"/>
      </w:pPr>
    </w:p>
    <w:p w:rsidR="0032419D" w:rsidRPr="00092E88" w:rsidRDefault="00BA16F2" w:rsidP="008B2864">
      <w:pPr>
        <w:spacing w:after="240"/>
        <w:ind w:firstLine="284"/>
        <w:jc w:val="both"/>
      </w:pPr>
      <w:r w:rsidRPr="00092E88">
        <w:t>Hari ke</w:t>
      </w:r>
      <w:r w:rsidR="0032419D" w:rsidRPr="00092E88">
        <w:t xml:space="preserve"> 16 sampai </w:t>
      </w:r>
      <w:r w:rsidRPr="00092E88">
        <w:t>hari ke</w:t>
      </w:r>
      <w:r w:rsidR="0032419D" w:rsidRPr="00092E88">
        <w:t xml:space="preserve"> 18 cahaya senter sudah tidak dapat menembus telur yang artinya perkembangan ayam didalam telur sudah mulai sempurna, tinggal menunggu waktu menetas, seperti pada Gambar 16.</w:t>
      </w:r>
    </w:p>
    <w:p w:rsidR="0032419D" w:rsidRPr="00092E88" w:rsidRDefault="0032419D" w:rsidP="00E114ED">
      <w:r w:rsidRPr="00092E88">
        <w:rPr>
          <w:noProof/>
        </w:rPr>
        <w:drawing>
          <wp:inline distT="0" distB="0" distL="0" distR="0" wp14:anchorId="3B63A53A" wp14:editId="78C67F81">
            <wp:extent cx="2484407" cy="1613139"/>
            <wp:effectExtent l="0" t="0" r="0" b="6350"/>
            <wp:docPr id="8" name="Picture 8" descr="C:\Users\ACER\Downloads\jurnal\New folder (2)\New folder\WhatsApp Image 2019-06-23 at 4.15.49 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descr="C:\Users\ACER\Downloads\jurnal\New folder (2)\New folder\WhatsApp Image 2019-06-23 at 4.15.49 AM.jpeg"/>
                    <pic:cNvPicPr>
                      <a:picLocks noChangeAspect="1" noChangeArrowheads="1"/>
                    </pic:cNvPicPr>
                  </pic:nvPicPr>
                  <pic:blipFill>
                    <a:blip r:embed="rId27" cstate="print">
                      <a:extLst>
                        <a:ext uri="{28A0092B-C50C-407E-A947-70E740481C1C}">
                          <a14:useLocalDpi xmlns:a14="http://schemas.microsoft.com/office/drawing/2010/main" val="0"/>
                        </a:ext>
                      </a:extLst>
                    </a:blip>
                    <a:srcRect t="17625" b="15523"/>
                    <a:stretch>
                      <a:fillRect/>
                    </a:stretch>
                  </pic:blipFill>
                  <pic:spPr bwMode="auto">
                    <a:xfrm>
                      <a:off x="0" y="0"/>
                      <a:ext cx="2508878" cy="1629028"/>
                    </a:xfrm>
                    <a:prstGeom prst="rect">
                      <a:avLst/>
                    </a:prstGeom>
                    <a:noFill/>
                    <a:ln>
                      <a:noFill/>
                    </a:ln>
                  </pic:spPr>
                </pic:pic>
              </a:graphicData>
            </a:graphic>
          </wp:inline>
        </w:drawing>
      </w:r>
    </w:p>
    <w:p w:rsidR="0032419D" w:rsidRPr="00092E88" w:rsidRDefault="0032419D" w:rsidP="0032419D">
      <w:pPr>
        <w:pStyle w:val="Caption"/>
        <w:spacing w:before="240"/>
        <w:ind w:left="284"/>
        <w:rPr>
          <w:b w:val="0"/>
          <w:i/>
          <w:sz w:val="16"/>
          <w:szCs w:val="16"/>
        </w:rPr>
      </w:pPr>
      <w:bookmarkStart w:id="54" w:name="_Toc12807383"/>
      <w:bookmarkStart w:id="55" w:name="_Toc12819669"/>
      <w:bookmarkStart w:id="56" w:name="_Toc12820301"/>
      <w:bookmarkStart w:id="57" w:name="_Toc14432416"/>
      <w:bookmarkStart w:id="58" w:name="_Toc14432479"/>
      <w:r w:rsidRPr="00092E88">
        <w:rPr>
          <w:b w:val="0"/>
          <w:sz w:val="16"/>
          <w:szCs w:val="16"/>
        </w:rPr>
        <w:t>Gambar 16</w:t>
      </w:r>
      <w:r w:rsidR="001B14EA">
        <w:rPr>
          <w:b w:val="0"/>
          <w:sz w:val="16"/>
          <w:szCs w:val="16"/>
        </w:rPr>
        <w:t>.</w:t>
      </w:r>
      <w:r w:rsidRPr="00092E88">
        <w:rPr>
          <w:b w:val="0"/>
          <w:sz w:val="16"/>
          <w:szCs w:val="16"/>
        </w:rPr>
        <w:t xml:space="preserve"> Telur </w:t>
      </w:r>
      <w:r w:rsidR="00436F80" w:rsidRPr="00092E88">
        <w:rPr>
          <w:b w:val="0"/>
          <w:sz w:val="16"/>
          <w:szCs w:val="16"/>
        </w:rPr>
        <w:t xml:space="preserve">hari ke </w:t>
      </w:r>
      <w:r w:rsidRPr="00092E88">
        <w:rPr>
          <w:b w:val="0"/>
          <w:sz w:val="16"/>
          <w:szCs w:val="16"/>
        </w:rPr>
        <w:t>16-18</w:t>
      </w:r>
      <w:bookmarkEnd w:id="54"/>
      <w:bookmarkEnd w:id="55"/>
      <w:bookmarkEnd w:id="56"/>
      <w:bookmarkEnd w:id="57"/>
      <w:bookmarkEnd w:id="58"/>
    </w:p>
    <w:p w:rsidR="00C23F97" w:rsidRPr="00092E88" w:rsidRDefault="00C23F97" w:rsidP="00671DA3">
      <w:pPr>
        <w:ind w:firstLine="284"/>
        <w:jc w:val="both"/>
      </w:pPr>
    </w:p>
    <w:p w:rsidR="0032419D" w:rsidRDefault="0032419D" w:rsidP="00671DA3">
      <w:pPr>
        <w:ind w:firstLine="284"/>
        <w:jc w:val="both"/>
      </w:pPr>
      <w:r w:rsidRPr="00092E88">
        <w:t xml:space="preserve">Setelah </w:t>
      </w:r>
      <w:r w:rsidR="00681FF8" w:rsidRPr="00092E88">
        <w:t>hari ke</w:t>
      </w:r>
      <w:r w:rsidRPr="00092E88">
        <w:t xml:space="preserve"> 18 fungsi hatcher aktif. </w:t>
      </w:r>
      <w:r w:rsidRPr="008A3746">
        <w:rPr>
          <w:i/>
        </w:rPr>
        <w:t>Hatcher</w:t>
      </w:r>
      <w:r w:rsidRPr="00092E88">
        <w:t xml:space="preserve"> ialah waktu dimana telur berhenti berputar sampai waktu penetasan. Setelah </w:t>
      </w:r>
      <w:r w:rsidR="00681FF8" w:rsidRPr="00092E88">
        <w:t>hari ke</w:t>
      </w:r>
      <w:r w:rsidRPr="00092E88">
        <w:t xml:space="preserve"> 20 telur mulai pecah, seperti pada Gambar 17.</w:t>
      </w:r>
    </w:p>
    <w:p w:rsidR="00B079A6" w:rsidRPr="00092E88" w:rsidRDefault="00B079A6" w:rsidP="00671DA3">
      <w:pPr>
        <w:ind w:firstLine="284"/>
        <w:jc w:val="both"/>
      </w:pPr>
    </w:p>
    <w:p w:rsidR="0032419D" w:rsidRPr="00092E88" w:rsidRDefault="0032419D" w:rsidP="00E114ED">
      <w:r w:rsidRPr="00092E88">
        <w:rPr>
          <w:noProof/>
        </w:rPr>
        <w:lastRenderedPageBreak/>
        <w:drawing>
          <wp:inline distT="0" distB="0" distL="0" distR="0" wp14:anchorId="0F86582C" wp14:editId="2FF1596A">
            <wp:extent cx="2518914" cy="1639019"/>
            <wp:effectExtent l="0" t="0" r="0" b="0"/>
            <wp:docPr id="7" name="Picture 7" descr="C:\Users\ACER\Downloads\jurnal\New folder (2)\New folder\WhatsApp Image 2019-06-23 at 4.27.23 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descr="C:\Users\ACER\Downloads\jurnal\New folder (2)\New folder\WhatsApp Image 2019-06-23 at 4.27.23 AM.jpeg"/>
                    <pic:cNvPicPr>
                      <a:picLocks noChangeAspect="1" noChangeArrowheads="1"/>
                    </pic:cNvPicPr>
                  </pic:nvPicPr>
                  <pic:blipFill>
                    <a:blip r:embed="rId28" cstate="print">
                      <a:extLst>
                        <a:ext uri="{28A0092B-C50C-407E-A947-70E740481C1C}">
                          <a14:useLocalDpi xmlns:a14="http://schemas.microsoft.com/office/drawing/2010/main" val="0"/>
                        </a:ext>
                      </a:extLst>
                    </a:blip>
                    <a:srcRect l="1309" t="28358" r="1868" b="25917"/>
                    <a:stretch>
                      <a:fillRect/>
                    </a:stretch>
                  </pic:blipFill>
                  <pic:spPr bwMode="auto">
                    <a:xfrm>
                      <a:off x="0" y="0"/>
                      <a:ext cx="2517938" cy="1638384"/>
                    </a:xfrm>
                    <a:prstGeom prst="rect">
                      <a:avLst/>
                    </a:prstGeom>
                    <a:noFill/>
                    <a:ln>
                      <a:noFill/>
                    </a:ln>
                  </pic:spPr>
                </pic:pic>
              </a:graphicData>
            </a:graphic>
          </wp:inline>
        </w:drawing>
      </w:r>
    </w:p>
    <w:p w:rsidR="0032419D" w:rsidRPr="00092E88" w:rsidRDefault="0032419D" w:rsidP="0032419D">
      <w:pPr>
        <w:pStyle w:val="Caption"/>
        <w:spacing w:before="240"/>
        <w:rPr>
          <w:b w:val="0"/>
          <w:sz w:val="16"/>
          <w:szCs w:val="16"/>
        </w:rPr>
      </w:pPr>
      <w:bookmarkStart w:id="59" w:name="_Toc12807384"/>
      <w:bookmarkStart w:id="60" w:name="_Toc12819670"/>
      <w:bookmarkStart w:id="61" w:name="_Toc12820302"/>
      <w:bookmarkStart w:id="62" w:name="_Toc14432417"/>
      <w:bookmarkStart w:id="63" w:name="_Toc14432480"/>
      <w:r w:rsidRPr="00092E88">
        <w:rPr>
          <w:b w:val="0"/>
          <w:sz w:val="16"/>
          <w:szCs w:val="16"/>
        </w:rPr>
        <w:t>Gambar 17</w:t>
      </w:r>
      <w:r w:rsidR="001B14EA">
        <w:rPr>
          <w:b w:val="0"/>
          <w:sz w:val="16"/>
          <w:szCs w:val="16"/>
        </w:rPr>
        <w:t>.</w:t>
      </w:r>
      <w:r w:rsidRPr="00092E88">
        <w:rPr>
          <w:b w:val="0"/>
          <w:sz w:val="16"/>
          <w:szCs w:val="16"/>
        </w:rPr>
        <w:t xml:space="preserve"> Telur </w:t>
      </w:r>
      <w:r w:rsidR="00681FF8" w:rsidRPr="00092E88">
        <w:rPr>
          <w:b w:val="0"/>
          <w:sz w:val="16"/>
          <w:szCs w:val="16"/>
        </w:rPr>
        <w:t>hari ke</w:t>
      </w:r>
      <w:r w:rsidRPr="00092E88">
        <w:rPr>
          <w:b w:val="0"/>
          <w:sz w:val="16"/>
          <w:szCs w:val="16"/>
        </w:rPr>
        <w:t xml:space="preserve"> 20</w:t>
      </w:r>
      <w:bookmarkEnd w:id="59"/>
      <w:bookmarkEnd w:id="60"/>
      <w:bookmarkEnd w:id="61"/>
      <w:bookmarkEnd w:id="62"/>
      <w:bookmarkEnd w:id="63"/>
    </w:p>
    <w:p w:rsidR="00681FF8" w:rsidRPr="00092E88" w:rsidRDefault="00681FF8" w:rsidP="00681FF8"/>
    <w:p w:rsidR="0032419D" w:rsidRPr="00092E88" w:rsidRDefault="0032419D" w:rsidP="00C23F97">
      <w:pPr>
        <w:spacing w:after="240"/>
        <w:ind w:firstLine="284"/>
        <w:jc w:val="both"/>
      </w:pPr>
      <w:r w:rsidRPr="00092E88">
        <w:t xml:space="preserve">Telur yang sudah mulai pecah seperti pada Gambar </w:t>
      </w:r>
      <w:r w:rsidR="0096106A" w:rsidRPr="00092E88">
        <w:t>17</w:t>
      </w:r>
      <w:r w:rsidRPr="00092E88">
        <w:t xml:space="preserve"> masih memerlukan waktu satu hari untuk bisa menetas sepenuhnya agar ayam dalam telur dapat keluar dan mengeringkan bulu halus ayam. Jadi pada </w:t>
      </w:r>
      <w:r w:rsidR="00681FF8" w:rsidRPr="00092E88">
        <w:t>hari ke</w:t>
      </w:r>
      <w:r w:rsidRPr="00092E88">
        <w:t xml:space="preserve"> 21 telu</w:t>
      </w:r>
      <w:r w:rsidR="00316DAD" w:rsidRPr="00092E88">
        <w:t>r</w:t>
      </w:r>
      <w:r w:rsidRPr="00092E88">
        <w:t xml:space="preserve"> akan menetas sepenuhnya, seperti pada Gambar 18.</w:t>
      </w:r>
    </w:p>
    <w:p w:rsidR="0032419D" w:rsidRPr="00092E88" w:rsidRDefault="0032419D" w:rsidP="00E114ED">
      <w:r w:rsidRPr="00092E88">
        <w:rPr>
          <w:noProof/>
        </w:rPr>
        <w:drawing>
          <wp:inline distT="0" distB="0" distL="0" distR="0" wp14:anchorId="3A44CF25" wp14:editId="7CCB83F9">
            <wp:extent cx="2572401" cy="1620000"/>
            <wp:effectExtent l="0" t="0" r="0" b="0"/>
            <wp:docPr id="6" name="Picture 6" descr="C:\Users\ACER\Downloads\jurnal\New folder (2)\New folder\WhatsApp Image 2019-06-23 at 9.20.25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descr="C:\Users\ACER\Downloads\jurnal\New folder (2)\New folder\WhatsApp Image 2019-06-23 at 9.20.25 PM.jpeg"/>
                    <pic:cNvPicPr>
                      <a:picLocks noChangeAspect="1" noChangeArrowheads="1"/>
                    </pic:cNvPicPr>
                  </pic:nvPicPr>
                  <pic:blipFill>
                    <a:blip r:embed="rId29" cstate="print">
                      <a:extLst>
                        <a:ext uri="{28A0092B-C50C-407E-A947-70E740481C1C}">
                          <a14:useLocalDpi xmlns:a14="http://schemas.microsoft.com/office/drawing/2010/main" val="0"/>
                        </a:ext>
                      </a:extLst>
                    </a:blip>
                    <a:srcRect t="22003" b="35693"/>
                    <a:stretch>
                      <a:fillRect/>
                    </a:stretch>
                  </pic:blipFill>
                  <pic:spPr bwMode="auto">
                    <a:xfrm>
                      <a:off x="0" y="0"/>
                      <a:ext cx="2572401" cy="1620000"/>
                    </a:xfrm>
                    <a:prstGeom prst="rect">
                      <a:avLst/>
                    </a:prstGeom>
                    <a:noFill/>
                    <a:ln>
                      <a:noFill/>
                    </a:ln>
                  </pic:spPr>
                </pic:pic>
              </a:graphicData>
            </a:graphic>
          </wp:inline>
        </w:drawing>
      </w:r>
    </w:p>
    <w:p w:rsidR="0032419D" w:rsidRPr="001B14EA" w:rsidRDefault="0032419D" w:rsidP="001B14EA">
      <w:pPr>
        <w:pStyle w:val="Caption"/>
        <w:rPr>
          <w:b w:val="0"/>
          <w:i/>
          <w:sz w:val="16"/>
          <w:szCs w:val="16"/>
        </w:rPr>
      </w:pPr>
      <w:bookmarkStart w:id="64" w:name="_Toc12807385"/>
      <w:bookmarkStart w:id="65" w:name="_Toc12819671"/>
      <w:bookmarkStart w:id="66" w:name="_Toc12820303"/>
      <w:bookmarkStart w:id="67" w:name="_Toc14432418"/>
      <w:bookmarkStart w:id="68" w:name="_Toc14432481"/>
      <w:r w:rsidRPr="001B14EA">
        <w:rPr>
          <w:b w:val="0"/>
          <w:sz w:val="16"/>
          <w:szCs w:val="16"/>
        </w:rPr>
        <w:t>Gambar 18</w:t>
      </w:r>
      <w:r w:rsidR="00681FF8" w:rsidRPr="001B14EA">
        <w:rPr>
          <w:b w:val="0"/>
          <w:sz w:val="16"/>
          <w:szCs w:val="16"/>
        </w:rPr>
        <w:t>.</w:t>
      </w:r>
      <w:r w:rsidRPr="001B14EA">
        <w:rPr>
          <w:b w:val="0"/>
          <w:sz w:val="16"/>
          <w:szCs w:val="16"/>
        </w:rPr>
        <w:t xml:space="preserve"> Telur telah menetas sepenuhnya</w:t>
      </w:r>
      <w:bookmarkEnd w:id="64"/>
      <w:bookmarkEnd w:id="65"/>
      <w:bookmarkEnd w:id="66"/>
      <w:bookmarkEnd w:id="67"/>
      <w:bookmarkEnd w:id="68"/>
      <w:r w:rsidR="001B14EA">
        <w:rPr>
          <w:b w:val="0"/>
          <w:sz w:val="16"/>
          <w:szCs w:val="16"/>
        </w:rPr>
        <w:t xml:space="preserve"> </w:t>
      </w:r>
      <w:r w:rsidR="001B14EA" w:rsidRPr="001B14EA">
        <w:rPr>
          <w:b w:val="0"/>
          <w:sz w:val="16"/>
          <w:szCs w:val="16"/>
        </w:rPr>
        <w:t xml:space="preserve">hari </w:t>
      </w:r>
      <w:r w:rsidR="001B14EA" w:rsidRPr="001B14EA">
        <w:rPr>
          <w:b w:val="0"/>
          <w:sz w:val="16"/>
          <w:szCs w:val="16"/>
        </w:rPr>
        <w:t>ke 21</w:t>
      </w:r>
    </w:p>
    <w:p w:rsidR="001A1385" w:rsidRPr="00092E88" w:rsidRDefault="001A1385" w:rsidP="001A1385">
      <w:pPr>
        <w:ind w:firstLine="284"/>
        <w:jc w:val="both"/>
      </w:pPr>
    </w:p>
    <w:p w:rsidR="0032419D" w:rsidRPr="00092E88" w:rsidRDefault="0032419D" w:rsidP="001A1385">
      <w:pPr>
        <w:ind w:firstLine="284"/>
        <w:jc w:val="both"/>
      </w:pPr>
      <w:r w:rsidRPr="00092E88">
        <w:t xml:space="preserve">Setelah </w:t>
      </w:r>
      <w:r w:rsidR="00681FF8" w:rsidRPr="00092E88">
        <w:t>hari ke</w:t>
      </w:r>
      <w:r w:rsidRPr="00092E88">
        <w:t xml:space="preserve"> 21 tampilan LCD akan kembali normal dan fungsi penetasan yaitu mode penetasan, pemutar telur, fungsi </w:t>
      </w:r>
      <w:r w:rsidRPr="00092E88">
        <w:rPr>
          <w:i/>
        </w:rPr>
        <w:t>setter</w:t>
      </w:r>
      <w:r w:rsidRPr="00092E88">
        <w:t xml:space="preserve"> dan</w:t>
      </w:r>
      <w:r w:rsidRPr="00092E88">
        <w:rPr>
          <w:i/>
        </w:rPr>
        <w:t xml:space="preserve"> hatcher</w:t>
      </w:r>
      <w:r w:rsidRPr="00092E88">
        <w:t xml:space="preserve"> akan </w:t>
      </w:r>
      <w:r w:rsidRPr="00092E88">
        <w:rPr>
          <w:i/>
        </w:rPr>
        <w:t>off</w:t>
      </w:r>
      <w:r w:rsidRPr="00092E88">
        <w:t>. Akan tetapi sistem pembacaan suhu dan kelembaban masih akan tetap berjalan karena setiap telur memiliki masa penetasan yang berbeda (tidak menetas sekaligus).</w:t>
      </w:r>
    </w:p>
    <w:p w:rsidR="001A1385" w:rsidRDefault="001A1385" w:rsidP="001A1385">
      <w:pPr>
        <w:ind w:firstLine="284"/>
        <w:jc w:val="both"/>
      </w:pPr>
    </w:p>
    <w:p w:rsidR="0032419D" w:rsidRPr="00856CC3" w:rsidRDefault="0032419D" w:rsidP="0032419D">
      <w:pPr>
        <w:numPr>
          <w:ilvl w:val="0"/>
          <w:numId w:val="32"/>
        </w:numPr>
        <w:spacing w:line="360" w:lineRule="auto"/>
        <w:ind w:left="284" w:hanging="284"/>
        <w:jc w:val="left"/>
        <w:rPr>
          <w:b/>
        </w:rPr>
      </w:pPr>
      <w:r w:rsidRPr="00856CC3">
        <w:rPr>
          <w:b/>
        </w:rPr>
        <w:t>Pembahasan Standar Penetasan Unggas</w:t>
      </w:r>
    </w:p>
    <w:p w:rsidR="0032419D" w:rsidRPr="00092E88" w:rsidRDefault="0032419D" w:rsidP="00671DA3">
      <w:pPr>
        <w:pStyle w:val="ListParagraph"/>
        <w:tabs>
          <w:tab w:val="left" w:pos="851"/>
        </w:tabs>
        <w:spacing w:after="0" w:line="240" w:lineRule="auto"/>
        <w:ind w:left="0" w:firstLine="284"/>
        <w:contextualSpacing w:val="0"/>
        <w:rPr>
          <w:sz w:val="20"/>
        </w:rPr>
      </w:pPr>
      <w:r w:rsidRPr="00092E88">
        <w:rPr>
          <w:sz w:val="20"/>
        </w:rPr>
        <w:t xml:space="preserve">Berdasarkan data dari hasil </w:t>
      </w:r>
      <w:r w:rsidR="008B2864">
        <w:rPr>
          <w:sz w:val="20"/>
          <w:lang w:val="en-US"/>
        </w:rPr>
        <w:t>wawancara</w:t>
      </w:r>
      <w:r w:rsidRPr="00092E88">
        <w:rPr>
          <w:sz w:val="20"/>
        </w:rPr>
        <w:t xml:space="preserve"> </w:t>
      </w:r>
      <w:r w:rsidR="008B2864">
        <w:rPr>
          <w:sz w:val="20"/>
          <w:lang w:val="en-US"/>
        </w:rPr>
        <w:t>dengan</w:t>
      </w:r>
      <w:r w:rsidRPr="00092E88">
        <w:rPr>
          <w:sz w:val="20"/>
        </w:rPr>
        <w:t xml:space="preserve"> peternak rumahan dan dari media lainnya seperti buku dan sebagainya, setiap unggas memiliki data penetasan yang berbeda, data penetasan tersebut yang nantinya akan menjadi batas ukur dari mesin penetas telur otomatis ini.</w:t>
      </w:r>
    </w:p>
    <w:p w:rsidR="0032419D" w:rsidRPr="00092E88" w:rsidRDefault="0032419D" w:rsidP="00671DA3">
      <w:pPr>
        <w:pStyle w:val="ListParagraph"/>
        <w:spacing w:after="0" w:line="240" w:lineRule="auto"/>
        <w:ind w:left="0" w:firstLine="284"/>
        <w:contextualSpacing w:val="0"/>
        <w:rPr>
          <w:sz w:val="20"/>
        </w:rPr>
      </w:pPr>
      <w:r w:rsidRPr="00092E88">
        <w:rPr>
          <w:sz w:val="20"/>
        </w:rPr>
        <w:t xml:space="preserve">Setelah mengetahui data penetasan dari telur yang akan ditetaskan maka proses penetasan dapat dilakukan. Data penetasan tersebut meliputi, suhu </w:t>
      </w:r>
      <w:r w:rsidRPr="00092E88">
        <w:rPr>
          <w:i/>
          <w:sz w:val="20"/>
        </w:rPr>
        <w:t>(Temperature</w:t>
      </w:r>
      <w:r w:rsidRPr="00092E88">
        <w:rPr>
          <w:sz w:val="20"/>
        </w:rPr>
        <w:t>), kelembaban (</w:t>
      </w:r>
      <w:r w:rsidRPr="00092E88">
        <w:rPr>
          <w:i/>
          <w:sz w:val="20"/>
        </w:rPr>
        <w:t>Humidity</w:t>
      </w:r>
      <w:r w:rsidRPr="00092E88">
        <w:rPr>
          <w:sz w:val="20"/>
        </w:rPr>
        <w:t xml:space="preserve">), waktu putaran telur </w:t>
      </w:r>
      <w:r w:rsidRPr="00092E88">
        <w:rPr>
          <w:i/>
          <w:sz w:val="20"/>
        </w:rPr>
        <w:t>(Roll),</w:t>
      </w:r>
      <w:r w:rsidRPr="00092E88">
        <w:rPr>
          <w:sz w:val="20"/>
        </w:rPr>
        <w:t xml:space="preserve"> dan lama waktu penetasan telur </w:t>
      </w:r>
      <w:r w:rsidRPr="00092E88">
        <w:rPr>
          <w:i/>
          <w:sz w:val="20"/>
        </w:rPr>
        <w:t xml:space="preserve">(Day). </w:t>
      </w:r>
      <w:r w:rsidRPr="00092E88">
        <w:rPr>
          <w:sz w:val="20"/>
        </w:rPr>
        <w:t xml:space="preserve">Data penetasan dari beberapa jenis telur dapat dilihat pada Tabel </w:t>
      </w:r>
      <w:r w:rsidR="00BA663C">
        <w:rPr>
          <w:sz w:val="20"/>
          <w:lang w:val="en-US"/>
        </w:rPr>
        <w:t>I</w:t>
      </w:r>
      <w:bookmarkStart w:id="69" w:name="_GoBack"/>
      <w:bookmarkEnd w:id="69"/>
      <w:r w:rsidRPr="00092E88">
        <w:rPr>
          <w:sz w:val="20"/>
        </w:rPr>
        <w:t>.</w:t>
      </w:r>
    </w:p>
    <w:p w:rsidR="00691F4F" w:rsidRPr="00092E88" w:rsidRDefault="00691F4F" w:rsidP="0032419D">
      <w:pPr>
        <w:pStyle w:val="Caption"/>
        <w:jc w:val="left"/>
        <w:rPr>
          <w:b w:val="0"/>
        </w:rPr>
      </w:pPr>
      <w:bookmarkStart w:id="70" w:name="_Toc12800694"/>
    </w:p>
    <w:p w:rsidR="00E25E2E" w:rsidRDefault="00E25E2E" w:rsidP="00681FF8">
      <w:pPr>
        <w:pStyle w:val="tablehead"/>
        <w:numPr>
          <w:ilvl w:val="0"/>
          <w:numId w:val="0"/>
        </w:numPr>
      </w:pPr>
    </w:p>
    <w:p w:rsidR="00E25E2E" w:rsidRDefault="00E25E2E" w:rsidP="00681FF8">
      <w:pPr>
        <w:pStyle w:val="tablehead"/>
        <w:numPr>
          <w:ilvl w:val="0"/>
          <w:numId w:val="0"/>
        </w:numPr>
      </w:pPr>
    </w:p>
    <w:p w:rsidR="00E25E2E" w:rsidRDefault="00E25E2E" w:rsidP="00681FF8">
      <w:pPr>
        <w:pStyle w:val="tablehead"/>
        <w:numPr>
          <w:ilvl w:val="0"/>
          <w:numId w:val="0"/>
        </w:numPr>
      </w:pPr>
    </w:p>
    <w:p w:rsidR="00E25E2E" w:rsidRDefault="00E25E2E" w:rsidP="00681FF8">
      <w:pPr>
        <w:pStyle w:val="tablehead"/>
        <w:numPr>
          <w:ilvl w:val="0"/>
          <w:numId w:val="0"/>
        </w:numPr>
      </w:pPr>
    </w:p>
    <w:p w:rsidR="00C35442" w:rsidRPr="00092E88" w:rsidRDefault="00C35442" w:rsidP="00681FF8">
      <w:pPr>
        <w:pStyle w:val="tablehead"/>
        <w:numPr>
          <w:ilvl w:val="0"/>
          <w:numId w:val="0"/>
        </w:numPr>
      </w:pPr>
      <w:r w:rsidRPr="00092E88">
        <w:lastRenderedPageBreak/>
        <w:t>Tabel i. data penetasan beberapa jenis telur</w:t>
      </w:r>
    </w:p>
    <w:tbl>
      <w:tblPr>
        <w:tblStyle w:val="TableGrid"/>
        <w:tblW w:w="0" w:type="auto"/>
        <w:tblLook w:val="04A0" w:firstRow="1" w:lastRow="0" w:firstColumn="1" w:lastColumn="0" w:noHBand="0" w:noVBand="1"/>
      </w:tblPr>
      <w:tblGrid>
        <w:gridCol w:w="1072"/>
        <w:gridCol w:w="718"/>
        <w:gridCol w:w="1088"/>
        <w:gridCol w:w="1089"/>
        <w:gridCol w:w="1115"/>
      </w:tblGrid>
      <w:tr w:rsidR="00092E88" w:rsidRPr="00092E88" w:rsidTr="00E114ED">
        <w:trPr>
          <w:tblHeader/>
        </w:trPr>
        <w:tc>
          <w:tcPr>
            <w:tcW w:w="0" w:type="auto"/>
            <w:shd w:val="clear" w:color="auto" w:fill="EDEDED" w:themeFill="accent3" w:themeFillTint="33"/>
            <w:vAlign w:val="center"/>
          </w:tcPr>
          <w:bookmarkEnd w:id="70"/>
          <w:p w:rsidR="00387352" w:rsidRPr="00092E88" w:rsidRDefault="00387352" w:rsidP="00C35442">
            <w:pPr>
              <w:tabs>
                <w:tab w:val="left" w:pos="851"/>
              </w:tabs>
              <w:rPr>
                <w:b/>
                <w:sz w:val="16"/>
                <w:szCs w:val="16"/>
              </w:rPr>
            </w:pPr>
            <w:r w:rsidRPr="00092E88">
              <w:rPr>
                <w:b/>
                <w:sz w:val="16"/>
                <w:szCs w:val="16"/>
              </w:rPr>
              <w:t>Jenis Telur</w:t>
            </w:r>
          </w:p>
        </w:tc>
        <w:tc>
          <w:tcPr>
            <w:tcW w:w="0" w:type="auto"/>
            <w:shd w:val="clear" w:color="auto" w:fill="EDEDED" w:themeFill="accent3" w:themeFillTint="33"/>
            <w:vAlign w:val="center"/>
          </w:tcPr>
          <w:p w:rsidR="00387352" w:rsidRPr="00092E88" w:rsidRDefault="00387352" w:rsidP="00C35442">
            <w:pPr>
              <w:tabs>
                <w:tab w:val="left" w:pos="851"/>
              </w:tabs>
              <w:rPr>
                <w:b/>
                <w:sz w:val="16"/>
                <w:szCs w:val="16"/>
              </w:rPr>
            </w:pPr>
            <w:r w:rsidRPr="00092E88">
              <w:rPr>
                <w:b/>
                <w:sz w:val="16"/>
                <w:szCs w:val="16"/>
              </w:rPr>
              <w:t>Suhu (</w:t>
            </w:r>
            <w:r w:rsidRPr="00092E88">
              <w:rPr>
                <w:b/>
                <w:sz w:val="16"/>
                <w:szCs w:val="16"/>
                <w:vertAlign w:val="superscript"/>
              </w:rPr>
              <w:t>o</w:t>
            </w:r>
            <w:r w:rsidRPr="00092E88">
              <w:rPr>
                <w:b/>
                <w:sz w:val="16"/>
                <w:szCs w:val="16"/>
              </w:rPr>
              <w:t>C)</w:t>
            </w:r>
          </w:p>
        </w:tc>
        <w:tc>
          <w:tcPr>
            <w:tcW w:w="0" w:type="auto"/>
            <w:shd w:val="clear" w:color="auto" w:fill="EDEDED" w:themeFill="accent3" w:themeFillTint="33"/>
            <w:vAlign w:val="center"/>
          </w:tcPr>
          <w:p w:rsidR="00387352" w:rsidRPr="00092E88" w:rsidRDefault="00387352" w:rsidP="00C35442">
            <w:pPr>
              <w:tabs>
                <w:tab w:val="left" w:pos="851"/>
              </w:tabs>
              <w:rPr>
                <w:b/>
                <w:sz w:val="16"/>
                <w:szCs w:val="16"/>
              </w:rPr>
            </w:pPr>
            <w:r w:rsidRPr="00092E88">
              <w:rPr>
                <w:b/>
                <w:sz w:val="16"/>
                <w:szCs w:val="16"/>
              </w:rPr>
              <w:t>Kelembabab</w:t>
            </w:r>
          </w:p>
          <w:p w:rsidR="00387352" w:rsidRPr="00092E88" w:rsidRDefault="00387352" w:rsidP="00C35442">
            <w:pPr>
              <w:tabs>
                <w:tab w:val="left" w:pos="851"/>
              </w:tabs>
              <w:rPr>
                <w:b/>
                <w:sz w:val="16"/>
                <w:szCs w:val="16"/>
              </w:rPr>
            </w:pPr>
            <w:r w:rsidRPr="00092E88">
              <w:rPr>
                <w:b/>
                <w:sz w:val="16"/>
                <w:szCs w:val="16"/>
              </w:rPr>
              <w:t>(%)</w:t>
            </w:r>
          </w:p>
        </w:tc>
        <w:tc>
          <w:tcPr>
            <w:tcW w:w="0" w:type="auto"/>
            <w:shd w:val="clear" w:color="auto" w:fill="EDEDED" w:themeFill="accent3" w:themeFillTint="33"/>
            <w:vAlign w:val="center"/>
          </w:tcPr>
          <w:p w:rsidR="00387352" w:rsidRPr="00092E88" w:rsidRDefault="00387352" w:rsidP="00C35442">
            <w:pPr>
              <w:tabs>
                <w:tab w:val="left" w:pos="851"/>
              </w:tabs>
              <w:rPr>
                <w:b/>
                <w:sz w:val="16"/>
                <w:szCs w:val="16"/>
              </w:rPr>
            </w:pPr>
            <w:r w:rsidRPr="00092E88">
              <w:rPr>
                <w:b/>
                <w:sz w:val="16"/>
                <w:szCs w:val="16"/>
              </w:rPr>
              <w:t>Waktu Putara (h/r)</w:t>
            </w:r>
          </w:p>
        </w:tc>
        <w:tc>
          <w:tcPr>
            <w:tcW w:w="0" w:type="auto"/>
            <w:shd w:val="clear" w:color="auto" w:fill="EDEDED" w:themeFill="accent3" w:themeFillTint="33"/>
            <w:vAlign w:val="center"/>
          </w:tcPr>
          <w:p w:rsidR="00387352" w:rsidRPr="00092E88" w:rsidRDefault="00387352" w:rsidP="00C35442">
            <w:pPr>
              <w:tabs>
                <w:tab w:val="left" w:pos="851"/>
              </w:tabs>
              <w:rPr>
                <w:b/>
                <w:sz w:val="16"/>
                <w:szCs w:val="16"/>
              </w:rPr>
            </w:pPr>
            <w:r w:rsidRPr="00092E88">
              <w:rPr>
                <w:b/>
                <w:sz w:val="16"/>
                <w:szCs w:val="16"/>
              </w:rPr>
              <w:t>Lama Penetasan</w:t>
            </w:r>
          </w:p>
        </w:tc>
      </w:tr>
      <w:tr w:rsidR="00092E88" w:rsidRPr="00092E88" w:rsidTr="00C23F97">
        <w:tc>
          <w:tcPr>
            <w:tcW w:w="0" w:type="auto"/>
          </w:tcPr>
          <w:p w:rsidR="00387352" w:rsidRPr="00092E88" w:rsidRDefault="00387352" w:rsidP="0032419D">
            <w:pPr>
              <w:tabs>
                <w:tab w:val="left" w:pos="851"/>
              </w:tabs>
              <w:rPr>
                <w:sz w:val="16"/>
                <w:szCs w:val="16"/>
              </w:rPr>
            </w:pPr>
            <w:r w:rsidRPr="00092E88">
              <w:rPr>
                <w:sz w:val="16"/>
                <w:szCs w:val="16"/>
              </w:rPr>
              <w:t>Ayam Kampung</w:t>
            </w:r>
          </w:p>
        </w:tc>
        <w:tc>
          <w:tcPr>
            <w:tcW w:w="0" w:type="auto"/>
          </w:tcPr>
          <w:p w:rsidR="00387352" w:rsidRPr="00092E88" w:rsidRDefault="00387352" w:rsidP="0032419D">
            <w:pPr>
              <w:tabs>
                <w:tab w:val="left" w:pos="851"/>
              </w:tabs>
              <w:rPr>
                <w:sz w:val="16"/>
                <w:szCs w:val="16"/>
              </w:rPr>
            </w:pPr>
            <w:r w:rsidRPr="00092E88">
              <w:rPr>
                <w:sz w:val="16"/>
                <w:szCs w:val="16"/>
              </w:rPr>
              <w:t>37-39</w:t>
            </w:r>
          </w:p>
        </w:tc>
        <w:tc>
          <w:tcPr>
            <w:tcW w:w="0" w:type="auto"/>
          </w:tcPr>
          <w:p w:rsidR="00387352" w:rsidRPr="00092E88" w:rsidRDefault="00387352" w:rsidP="0032419D">
            <w:pPr>
              <w:tabs>
                <w:tab w:val="left" w:pos="851"/>
              </w:tabs>
              <w:rPr>
                <w:sz w:val="16"/>
                <w:szCs w:val="16"/>
              </w:rPr>
            </w:pPr>
            <w:r w:rsidRPr="00092E88">
              <w:rPr>
                <w:sz w:val="16"/>
                <w:szCs w:val="16"/>
              </w:rPr>
              <w:t>55-60</w:t>
            </w:r>
          </w:p>
        </w:tc>
        <w:tc>
          <w:tcPr>
            <w:tcW w:w="0" w:type="auto"/>
          </w:tcPr>
          <w:p w:rsidR="00387352" w:rsidRPr="00092E88" w:rsidRDefault="00387352" w:rsidP="0032419D">
            <w:pPr>
              <w:tabs>
                <w:tab w:val="left" w:pos="851"/>
              </w:tabs>
              <w:rPr>
                <w:sz w:val="16"/>
                <w:szCs w:val="16"/>
              </w:rPr>
            </w:pPr>
            <w:r w:rsidRPr="00092E88">
              <w:rPr>
                <w:sz w:val="16"/>
                <w:szCs w:val="16"/>
              </w:rPr>
              <w:t>3</w:t>
            </w:r>
          </w:p>
        </w:tc>
        <w:tc>
          <w:tcPr>
            <w:tcW w:w="0" w:type="auto"/>
          </w:tcPr>
          <w:p w:rsidR="00387352" w:rsidRPr="00092E88" w:rsidRDefault="00387352" w:rsidP="0032419D">
            <w:pPr>
              <w:tabs>
                <w:tab w:val="left" w:pos="851"/>
              </w:tabs>
              <w:rPr>
                <w:sz w:val="16"/>
                <w:szCs w:val="16"/>
              </w:rPr>
            </w:pPr>
            <w:r w:rsidRPr="00092E88">
              <w:rPr>
                <w:sz w:val="16"/>
                <w:szCs w:val="16"/>
              </w:rPr>
              <w:t>21 Hari</w:t>
            </w:r>
          </w:p>
        </w:tc>
      </w:tr>
      <w:tr w:rsidR="00092E88" w:rsidRPr="00092E88" w:rsidTr="00C23F97">
        <w:tc>
          <w:tcPr>
            <w:tcW w:w="0" w:type="auto"/>
          </w:tcPr>
          <w:p w:rsidR="00387352" w:rsidRPr="00092E88" w:rsidRDefault="00387352" w:rsidP="00AE490B">
            <w:pPr>
              <w:tabs>
                <w:tab w:val="left" w:pos="851"/>
              </w:tabs>
              <w:rPr>
                <w:sz w:val="16"/>
                <w:szCs w:val="16"/>
              </w:rPr>
            </w:pPr>
            <w:r w:rsidRPr="00092E88">
              <w:rPr>
                <w:sz w:val="16"/>
                <w:szCs w:val="16"/>
              </w:rPr>
              <w:t>Ayam Bangkok</w:t>
            </w:r>
          </w:p>
        </w:tc>
        <w:tc>
          <w:tcPr>
            <w:tcW w:w="0" w:type="auto"/>
          </w:tcPr>
          <w:p w:rsidR="00387352" w:rsidRPr="00092E88" w:rsidRDefault="00387352" w:rsidP="00AE490B">
            <w:pPr>
              <w:tabs>
                <w:tab w:val="left" w:pos="851"/>
              </w:tabs>
              <w:rPr>
                <w:sz w:val="16"/>
                <w:szCs w:val="16"/>
              </w:rPr>
            </w:pPr>
            <w:r w:rsidRPr="00092E88">
              <w:rPr>
                <w:sz w:val="16"/>
                <w:szCs w:val="16"/>
              </w:rPr>
              <w:t>37-39</w:t>
            </w:r>
          </w:p>
        </w:tc>
        <w:tc>
          <w:tcPr>
            <w:tcW w:w="0" w:type="auto"/>
          </w:tcPr>
          <w:p w:rsidR="00387352" w:rsidRPr="00092E88" w:rsidRDefault="00387352" w:rsidP="00AE490B">
            <w:pPr>
              <w:tabs>
                <w:tab w:val="left" w:pos="851"/>
              </w:tabs>
              <w:rPr>
                <w:sz w:val="16"/>
                <w:szCs w:val="16"/>
              </w:rPr>
            </w:pPr>
            <w:r w:rsidRPr="00092E88">
              <w:rPr>
                <w:sz w:val="16"/>
                <w:szCs w:val="16"/>
              </w:rPr>
              <w:t>55-60</w:t>
            </w:r>
          </w:p>
        </w:tc>
        <w:tc>
          <w:tcPr>
            <w:tcW w:w="0" w:type="auto"/>
          </w:tcPr>
          <w:p w:rsidR="00387352" w:rsidRPr="00092E88" w:rsidRDefault="00387352" w:rsidP="00AE490B">
            <w:pPr>
              <w:tabs>
                <w:tab w:val="left" w:pos="851"/>
              </w:tabs>
              <w:rPr>
                <w:sz w:val="16"/>
                <w:szCs w:val="16"/>
              </w:rPr>
            </w:pPr>
            <w:r w:rsidRPr="00092E88">
              <w:rPr>
                <w:sz w:val="16"/>
                <w:szCs w:val="16"/>
              </w:rPr>
              <w:t>3</w:t>
            </w:r>
          </w:p>
        </w:tc>
        <w:tc>
          <w:tcPr>
            <w:tcW w:w="0" w:type="auto"/>
          </w:tcPr>
          <w:p w:rsidR="00387352" w:rsidRPr="00092E88" w:rsidRDefault="00387352" w:rsidP="00AE490B">
            <w:pPr>
              <w:tabs>
                <w:tab w:val="left" w:pos="851"/>
              </w:tabs>
              <w:rPr>
                <w:sz w:val="16"/>
                <w:szCs w:val="16"/>
              </w:rPr>
            </w:pPr>
            <w:r w:rsidRPr="00092E88">
              <w:rPr>
                <w:sz w:val="16"/>
                <w:szCs w:val="16"/>
              </w:rPr>
              <w:t>21 Hari</w:t>
            </w:r>
          </w:p>
        </w:tc>
      </w:tr>
      <w:tr w:rsidR="00092E88" w:rsidRPr="00092E88" w:rsidTr="00C23F97">
        <w:tc>
          <w:tcPr>
            <w:tcW w:w="0" w:type="auto"/>
          </w:tcPr>
          <w:p w:rsidR="00387352" w:rsidRPr="00092E88" w:rsidRDefault="00387352" w:rsidP="00AE490B">
            <w:pPr>
              <w:tabs>
                <w:tab w:val="left" w:pos="851"/>
              </w:tabs>
              <w:rPr>
                <w:sz w:val="16"/>
                <w:szCs w:val="16"/>
              </w:rPr>
            </w:pPr>
            <w:r w:rsidRPr="00092E88">
              <w:rPr>
                <w:sz w:val="16"/>
                <w:szCs w:val="16"/>
              </w:rPr>
              <w:t>Ayam Aduan</w:t>
            </w:r>
          </w:p>
        </w:tc>
        <w:tc>
          <w:tcPr>
            <w:tcW w:w="0" w:type="auto"/>
          </w:tcPr>
          <w:p w:rsidR="00387352" w:rsidRPr="00092E88" w:rsidRDefault="00387352" w:rsidP="00AE490B">
            <w:pPr>
              <w:tabs>
                <w:tab w:val="left" w:pos="851"/>
              </w:tabs>
              <w:rPr>
                <w:sz w:val="16"/>
                <w:szCs w:val="16"/>
              </w:rPr>
            </w:pPr>
            <w:r w:rsidRPr="00092E88">
              <w:rPr>
                <w:sz w:val="16"/>
                <w:szCs w:val="16"/>
              </w:rPr>
              <w:t>37-39</w:t>
            </w:r>
          </w:p>
        </w:tc>
        <w:tc>
          <w:tcPr>
            <w:tcW w:w="0" w:type="auto"/>
          </w:tcPr>
          <w:p w:rsidR="00387352" w:rsidRPr="00092E88" w:rsidRDefault="00387352" w:rsidP="00AE490B">
            <w:pPr>
              <w:tabs>
                <w:tab w:val="left" w:pos="851"/>
              </w:tabs>
              <w:rPr>
                <w:sz w:val="16"/>
                <w:szCs w:val="16"/>
              </w:rPr>
            </w:pPr>
            <w:r w:rsidRPr="00092E88">
              <w:rPr>
                <w:sz w:val="16"/>
                <w:szCs w:val="16"/>
              </w:rPr>
              <w:t>55-60</w:t>
            </w:r>
          </w:p>
        </w:tc>
        <w:tc>
          <w:tcPr>
            <w:tcW w:w="0" w:type="auto"/>
          </w:tcPr>
          <w:p w:rsidR="00387352" w:rsidRPr="00092E88" w:rsidRDefault="00387352" w:rsidP="00AE490B">
            <w:pPr>
              <w:tabs>
                <w:tab w:val="left" w:pos="851"/>
              </w:tabs>
              <w:rPr>
                <w:sz w:val="16"/>
                <w:szCs w:val="16"/>
              </w:rPr>
            </w:pPr>
            <w:r w:rsidRPr="00092E88">
              <w:rPr>
                <w:sz w:val="16"/>
                <w:szCs w:val="16"/>
              </w:rPr>
              <w:t>3</w:t>
            </w:r>
          </w:p>
        </w:tc>
        <w:tc>
          <w:tcPr>
            <w:tcW w:w="0" w:type="auto"/>
          </w:tcPr>
          <w:p w:rsidR="00387352" w:rsidRPr="00092E88" w:rsidRDefault="00387352" w:rsidP="00AE490B">
            <w:pPr>
              <w:tabs>
                <w:tab w:val="left" w:pos="851"/>
              </w:tabs>
              <w:rPr>
                <w:sz w:val="16"/>
                <w:szCs w:val="16"/>
              </w:rPr>
            </w:pPr>
            <w:r w:rsidRPr="00092E88">
              <w:rPr>
                <w:sz w:val="16"/>
                <w:szCs w:val="16"/>
              </w:rPr>
              <w:t>21 Hari</w:t>
            </w:r>
          </w:p>
        </w:tc>
      </w:tr>
      <w:tr w:rsidR="00092E88" w:rsidRPr="00092E88" w:rsidTr="00C23F97">
        <w:tc>
          <w:tcPr>
            <w:tcW w:w="0" w:type="auto"/>
          </w:tcPr>
          <w:p w:rsidR="00387352" w:rsidRPr="00092E88" w:rsidRDefault="00691F4F" w:rsidP="00AE490B">
            <w:pPr>
              <w:tabs>
                <w:tab w:val="left" w:pos="851"/>
              </w:tabs>
              <w:rPr>
                <w:sz w:val="16"/>
                <w:szCs w:val="16"/>
              </w:rPr>
            </w:pPr>
            <w:r w:rsidRPr="00092E88">
              <w:rPr>
                <w:sz w:val="16"/>
                <w:szCs w:val="16"/>
              </w:rPr>
              <w:t>Bebek/Itik</w:t>
            </w:r>
          </w:p>
        </w:tc>
        <w:tc>
          <w:tcPr>
            <w:tcW w:w="0" w:type="auto"/>
          </w:tcPr>
          <w:p w:rsidR="00387352" w:rsidRPr="00092E88" w:rsidRDefault="00387352" w:rsidP="00691F4F">
            <w:pPr>
              <w:tabs>
                <w:tab w:val="left" w:pos="851"/>
              </w:tabs>
              <w:rPr>
                <w:sz w:val="16"/>
                <w:szCs w:val="16"/>
              </w:rPr>
            </w:pPr>
            <w:r w:rsidRPr="00092E88">
              <w:rPr>
                <w:sz w:val="16"/>
                <w:szCs w:val="16"/>
              </w:rPr>
              <w:t>3</w:t>
            </w:r>
            <w:r w:rsidR="00691F4F" w:rsidRPr="00092E88">
              <w:rPr>
                <w:sz w:val="16"/>
                <w:szCs w:val="16"/>
              </w:rPr>
              <w:t>8</w:t>
            </w:r>
            <w:r w:rsidRPr="00092E88">
              <w:rPr>
                <w:sz w:val="16"/>
                <w:szCs w:val="16"/>
              </w:rPr>
              <w:t>-39</w:t>
            </w:r>
          </w:p>
        </w:tc>
        <w:tc>
          <w:tcPr>
            <w:tcW w:w="0" w:type="auto"/>
          </w:tcPr>
          <w:p w:rsidR="00387352" w:rsidRPr="00092E88" w:rsidRDefault="00691F4F" w:rsidP="00691F4F">
            <w:pPr>
              <w:tabs>
                <w:tab w:val="left" w:pos="851"/>
              </w:tabs>
              <w:rPr>
                <w:sz w:val="16"/>
                <w:szCs w:val="16"/>
              </w:rPr>
            </w:pPr>
            <w:r w:rsidRPr="00092E88">
              <w:rPr>
                <w:sz w:val="16"/>
                <w:szCs w:val="16"/>
              </w:rPr>
              <w:t>7</w:t>
            </w:r>
            <w:r w:rsidR="00387352" w:rsidRPr="00092E88">
              <w:rPr>
                <w:sz w:val="16"/>
                <w:szCs w:val="16"/>
              </w:rPr>
              <w:t>5-</w:t>
            </w:r>
            <w:r w:rsidRPr="00092E88">
              <w:rPr>
                <w:sz w:val="16"/>
                <w:szCs w:val="16"/>
              </w:rPr>
              <w:t>85</w:t>
            </w:r>
          </w:p>
        </w:tc>
        <w:tc>
          <w:tcPr>
            <w:tcW w:w="0" w:type="auto"/>
          </w:tcPr>
          <w:p w:rsidR="00387352" w:rsidRPr="00092E88" w:rsidRDefault="00691F4F" w:rsidP="00AE490B">
            <w:pPr>
              <w:tabs>
                <w:tab w:val="left" w:pos="851"/>
              </w:tabs>
              <w:rPr>
                <w:sz w:val="16"/>
                <w:szCs w:val="16"/>
              </w:rPr>
            </w:pPr>
            <w:r w:rsidRPr="00092E88">
              <w:rPr>
                <w:sz w:val="16"/>
                <w:szCs w:val="16"/>
              </w:rPr>
              <w:t>5</w:t>
            </w:r>
          </w:p>
        </w:tc>
        <w:tc>
          <w:tcPr>
            <w:tcW w:w="0" w:type="auto"/>
          </w:tcPr>
          <w:p w:rsidR="00387352" w:rsidRPr="00092E88" w:rsidRDefault="00691F4F" w:rsidP="00AE490B">
            <w:pPr>
              <w:tabs>
                <w:tab w:val="left" w:pos="851"/>
              </w:tabs>
              <w:rPr>
                <w:sz w:val="16"/>
                <w:szCs w:val="16"/>
              </w:rPr>
            </w:pPr>
            <w:r w:rsidRPr="00092E88">
              <w:rPr>
                <w:sz w:val="16"/>
                <w:szCs w:val="16"/>
              </w:rPr>
              <w:t>30</w:t>
            </w:r>
            <w:r w:rsidR="00387352" w:rsidRPr="00092E88">
              <w:rPr>
                <w:sz w:val="16"/>
                <w:szCs w:val="16"/>
              </w:rPr>
              <w:t xml:space="preserve"> Hari</w:t>
            </w:r>
          </w:p>
        </w:tc>
      </w:tr>
      <w:tr w:rsidR="00092E88" w:rsidRPr="00092E88" w:rsidTr="00C23F97">
        <w:tc>
          <w:tcPr>
            <w:tcW w:w="0" w:type="auto"/>
          </w:tcPr>
          <w:p w:rsidR="00387352" w:rsidRPr="00092E88" w:rsidRDefault="00691F4F" w:rsidP="00AE490B">
            <w:pPr>
              <w:tabs>
                <w:tab w:val="left" w:pos="851"/>
              </w:tabs>
              <w:rPr>
                <w:sz w:val="16"/>
                <w:szCs w:val="16"/>
              </w:rPr>
            </w:pPr>
            <w:r w:rsidRPr="00092E88">
              <w:rPr>
                <w:sz w:val="16"/>
                <w:szCs w:val="16"/>
              </w:rPr>
              <w:t>Entok</w:t>
            </w:r>
          </w:p>
        </w:tc>
        <w:tc>
          <w:tcPr>
            <w:tcW w:w="0" w:type="auto"/>
          </w:tcPr>
          <w:p w:rsidR="00387352" w:rsidRPr="00092E88" w:rsidRDefault="00691F4F" w:rsidP="00AE490B">
            <w:pPr>
              <w:tabs>
                <w:tab w:val="left" w:pos="851"/>
              </w:tabs>
              <w:rPr>
                <w:sz w:val="16"/>
                <w:szCs w:val="16"/>
              </w:rPr>
            </w:pPr>
            <w:r w:rsidRPr="00092E88">
              <w:rPr>
                <w:sz w:val="16"/>
                <w:szCs w:val="16"/>
              </w:rPr>
              <w:t>38-39</w:t>
            </w:r>
          </w:p>
        </w:tc>
        <w:tc>
          <w:tcPr>
            <w:tcW w:w="0" w:type="auto"/>
          </w:tcPr>
          <w:p w:rsidR="00387352" w:rsidRPr="00092E88" w:rsidRDefault="00691F4F" w:rsidP="00AE490B">
            <w:pPr>
              <w:tabs>
                <w:tab w:val="left" w:pos="851"/>
              </w:tabs>
              <w:rPr>
                <w:sz w:val="16"/>
                <w:szCs w:val="16"/>
              </w:rPr>
            </w:pPr>
            <w:r w:rsidRPr="00092E88">
              <w:rPr>
                <w:sz w:val="16"/>
                <w:szCs w:val="16"/>
              </w:rPr>
              <w:t>75-85</w:t>
            </w:r>
          </w:p>
        </w:tc>
        <w:tc>
          <w:tcPr>
            <w:tcW w:w="0" w:type="auto"/>
          </w:tcPr>
          <w:p w:rsidR="00387352" w:rsidRPr="00092E88" w:rsidRDefault="00691F4F" w:rsidP="00AE490B">
            <w:pPr>
              <w:tabs>
                <w:tab w:val="left" w:pos="851"/>
              </w:tabs>
              <w:rPr>
                <w:sz w:val="16"/>
                <w:szCs w:val="16"/>
              </w:rPr>
            </w:pPr>
            <w:r w:rsidRPr="00092E88">
              <w:rPr>
                <w:sz w:val="16"/>
                <w:szCs w:val="16"/>
              </w:rPr>
              <w:t>5</w:t>
            </w:r>
          </w:p>
        </w:tc>
        <w:tc>
          <w:tcPr>
            <w:tcW w:w="0" w:type="auto"/>
          </w:tcPr>
          <w:p w:rsidR="00387352" w:rsidRPr="00092E88" w:rsidRDefault="00691F4F" w:rsidP="00AE490B">
            <w:pPr>
              <w:tabs>
                <w:tab w:val="left" w:pos="851"/>
              </w:tabs>
              <w:rPr>
                <w:sz w:val="16"/>
                <w:szCs w:val="16"/>
              </w:rPr>
            </w:pPr>
            <w:r w:rsidRPr="00092E88">
              <w:rPr>
                <w:sz w:val="16"/>
                <w:szCs w:val="16"/>
              </w:rPr>
              <w:t>35</w:t>
            </w:r>
            <w:r w:rsidR="00387352" w:rsidRPr="00092E88">
              <w:rPr>
                <w:sz w:val="16"/>
                <w:szCs w:val="16"/>
              </w:rPr>
              <w:t xml:space="preserve"> Hari</w:t>
            </w:r>
          </w:p>
        </w:tc>
      </w:tr>
      <w:tr w:rsidR="00092E88" w:rsidRPr="00092E88" w:rsidTr="00C23F97">
        <w:tc>
          <w:tcPr>
            <w:tcW w:w="0" w:type="auto"/>
          </w:tcPr>
          <w:p w:rsidR="00387352" w:rsidRPr="00092E88" w:rsidRDefault="00691F4F" w:rsidP="00AE490B">
            <w:pPr>
              <w:tabs>
                <w:tab w:val="left" w:pos="851"/>
              </w:tabs>
              <w:rPr>
                <w:sz w:val="16"/>
                <w:szCs w:val="16"/>
              </w:rPr>
            </w:pPr>
            <w:r w:rsidRPr="00092E88">
              <w:rPr>
                <w:sz w:val="16"/>
                <w:szCs w:val="16"/>
              </w:rPr>
              <w:t>Puyuh</w:t>
            </w:r>
          </w:p>
        </w:tc>
        <w:tc>
          <w:tcPr>
            <w:tcW w:w="0" w:type="auto"/>
          </w:tcPr>
          <w:p w:rsidR="00387352" w:rsidRPr="00092E88" w:rsidRDefault="00387352" w:rsidP="00AE490B">
            <w:pPr>
              <w:tabs>
                <w:tab w:val="left" w:pos="851"/>
              </w:tabs>
              <w:rPr>
                <w:sz w:val="16"/>
                <w:szCs w:val="16"/>
              </w:rPr>
            </w:pPr>
            <w:r w:rsidRPr="00092E88">
              <w:rPr>
                <w:sz w:val="16"/>
                <w:szCs w:val="16"/>
              </w:rPr>
              <w:t>37-39</w:t>
            </w:r>
          </w:p>
        </w:tc>
        <w:tc>
          <w:tcPr>
            <w:tcW w:w="0" w:type="auto"/>
          </w:tcPr>
          <w:p w:rsidR="00387352" w:rsidRPr="00092E88" w:rsidRDefault="00691F4F" w:rsidP="00AE490B">
            <w:pPr>
              <w:tabs>
                <w:tab w:val="left" w:pos="851"/>
              </w:tabs>
              <w:rPr>
                <w:sz w:val="16"/>
                <w:szCs w:val="16"/>
              </w:rPr>
            </w:pPr>
            <w:r w:rsidRPr="00092E88">
              <w:rPr>
                <w:sz w:val="16"/>
                <w:szCs w:val="16"/>
              </w:rPr>
              <w:t>60-65</w:t>
            </w:r>
          </w:p>
        </w:tc>
        <w:tc>
          <w:tcPr>
            <w:tcW w:w="0" w:type="auto"/>
          </w:tcPr>
          <w:p w:rsidR="00387352" w:rsidRPr="00092E88" w:rsidRDefault="00387352" w:rsidP="00AE490B">
            <w:pPr>
              <w:tabs>
                <w:tab w:val="left" w:pos="851"/>
              </w:tabs>
              <w:rPr>
                <w:sz w:val="16"/>
                <w:szCs w:val="16"/>
              </w:rPr>
            </w:pPr>
            <w:r w:rsidRPr="00092E88">
              <w:rPr>
                <w:sz w:val="16"/>
                <w:szCs w:val="16"/>
              </w:rPr>
              <w:t>3</w:t>
            </w:r>
          </w:p>
        </w:tc>
        <w:tc>
          <w:tcPr>
            <w:tcW w:w="0" w:type="auto"/>
          </w:tcPr>
          <w:p w:rsidR="00387352" w:rsidRPr="00092E88" w:rsidRDefault="00691F4F" w:rsidP="00AE490B">
            <w:pPr>
              <w:tabs>
                <w:tab w:val="left" w:pos="851"/>
              </w:tabs>
              <w:rPr>
                <w:sz w:val="16"/>
                <w:szCs w:val="16"/>
              </w:rPr>
            </w:pPr>
            <w:r w:rsidRPr="00092E88">
              <w:rPr>
                <w:sz w:val="16"/>
                <w:szCs w:val="16"/>
              </w:rPr>
              <w:t>17</w:t>
            </w:r>
            <w:r w:rsidR="00387352" w:rsidRPr="00092E88">
              <w:rPr>
                <w:sz w:val="16"/>
                <w:szCs w:val="16"/>
              </w:rPr>
              <w:t xml:space="preserve"> Hari</w:t>
            </w:r>
          </w:p>
        </w:tc>
      </w:tr>
      <w:tr w:rsidR="00092E88" w:rsidRPr="00092E88" w:rsidTr="00C23F97">
        <w:tc>
          <w:tcPr>
            <w:tcW w:w="0" w:type="auto"/>
          </w:tcPr>
          <w:p w:rsidR="00387352" w:rsidRPr="00092E88" w:rsidRDefault="00691F4F" w:rsidP="00AE490B">
            <w:pPr>
              <w:tabs>
                <w:tab w:val="left" w:pos="851"/>
              </w:tabs>
              <w:rPr>
                <w:sz w:val="16"/>
                <w:szCs w:val="16"/>
              </w:rPr>
            </w:pPr>
            <w:r w:rsidRPr="00092E88">
              <w:rPr>
                <w:sz w:val="16"/>
                <w:szCs w:val="16"/>
              </w:rPr>
              <w:t>Merpati</w:t>
            </w:r>
          </w:p>
        </w:tc>
        <w:tc>
          <w:tcPr>
            <w:tcW w:w="0" w:type="auto"/>
          </w:tcPr>
          <w:p w:rsidR="00387352" w:rsidRPr="00092E88" w:rsidRDefault="00387352" w:rsidP="00AE490B">
            <w:pPr>
              <w:tabs>
                <w:tab w:val="left" w:pos="851"/>
              </w:tabs>
              <w:rPr>
                <w:sz w:val="16"/>
                <w:szCs w:val="16"/>
              </w:rPr>
            </w:pPr>
            <w:r w:rsidRPr="00092E88">
              <w:rPr>
                <w:sz w:val="16"/>
                <w:szCs w:val="16"/>
              </w:rPr>
              <w:t>37-39</w:t>
            </w:r>
          </w:p>
        </w:tc>
        <w:tc>
          <w:tcPr>
            <w:tcW w:w="0" w:type="auto"/>
          </w:tcPr>
          <w:p w:rsidR="00387352" w:rsidRPr="00092E88" w:rsidRDefault="00387352" w:rsidP="00691F4F">
            <w:pPr>
              <w:tabs>
                <w:tab w:val="left" w:pos="851"/>
              </w:tabs>
              <w:rPr>
                <w:sz w:val="16"/>
                <w:szCs w:val="16"/>
              </w:rPr>
            </w:pPr>
            <w:r w:rsidRPr="00092E88">
              <w:rPr>
                <w:sz w:val="16"/>
                <w:szCs w:val="16"/>
              </w:rPr>
              <w:t>5</w:t>
            </w:r>
            <w:r w:rsidR="00691F4F" w:rsidRPr="00092E88">
              <w:rPr>
                <w:sz w:val="16"/>
                <w:szCs w:val="16"/>
              </w:rPr>
              <w:t>0</w:t>
            </w:r>
            <w:r w:rsidRPr="00092E88">
              <w:rPr>
                <w:sz w:val="16"/>
                <w:szCs w:val="16"/>
              </w:rPr>
              <w:t>-60</w:t>
            </w:r>
          </w:p>
        </w:tc>
        <w:tc>
          <w:tcPr>
            <w:tcW w:w="0" w:type="auto"/>
          </w:tcPr>
          <w:p w:rsidR="00387352" w:rsidRPr="00092E88" w:rsidRDefault="00387352" w:rsidP="00AE490B">
            <w:pPr>
              <w:tabs>
                <w:tab w:val="left" w:pos="851"/>
              </w:tabs>
              <w:rPr>
                <w:sz w:val="16"/>
                <w:szCs w:val="16"/>
              </w:rPr>
            </w:pPr>
            <w:r w:rsidRPr="00092E88">
              <w:rPr>
                <w:sz w:val="16"/>
                <w:szCs w:val="16"/>
              </w:rPr>
              <w:t>3</w:t>
            </w:r>
          </w:p>
        </w:tc>
        <w:tc>
          <w:tcPr>
            <w:tcW w:w="0" w:type="auto"/>
          </w:tcPr>
          <w:p w:rsidR="00387352" w:rsidRPr="00092E88" w:rsidRDefault="00387352" w:rsidP="00AE490B">
            <w:pPr>
              <w:tabs>
                <w:tab w:val="left" w:pos="851"/>
              </w:tabs>
              <w:rPr>
                <w:sz w:val="16"/>
                <w:szCs w:val="16"/>
              </w:rPr>
            </w:pPr>
            <w:r w:rsidRPr="00092E88">
              <w:rPr>
                <w:sz w:val="16"/>
                <w:szCs w:val="16"/>
              </w:rPr>
              <w:t>1</w:t>
            </w:r>
            <w:r w:rsidR="00691F4F" w:rsidRPr="00092E88">
              <w:rPr>
                <w:sz w:val="16"/>
                <w:szCs w:val="16"/>
              </w:rPr>
              <w:t>8</w:t>
            </w:r>
            <w:r w:rsidRPr="00092E88">
              <w:rPr>
                <w:sz w:val="16"/>
                <w:szCs w:val="16"/>
              </w:rPr>
              <w:t xml:space="preserve"> Hari</w:t>
            </w:r>
          </w:p>
        </w:tc>
      </w:tr>
    </w:tbl>
    <w:p w:rsidR="00691F4F" w:rsidRPr="00092E88" w:rsidRDefault="00691F4F" w:rsidP="00691F4F">
      <w:pPr>
        <w:jc w:val="left"/>
        <w:rPr>
          <w:i/>
          <w:sz w:val="16"/>
        </w:rPr>
      </w:pPr>
      <w:r w:rsidRPr="00092E88">
        <w:rPr>
          <w:i/>
          <w:sz w:val="16"/>
        </w:rPr>
        <w:t>Sumber: Hasil wawancara dari para peternak rumahan dan media lainnya</w:t>
      </w:r>
    </w:p>
    <w:p w:rsidR="00387352" w:rsidRPr="00092E88" w:rsidRDefault="00691F4F" w:rsidP="00691F4F">
      <w:pPr>
        <w:tabs>
          <w:tab w:val="left" w:pos="851"/>
        </w:tabs>
        <w:jc w:val="both"/>
        <w:rPr>
          <w:sz w:val="16"/>
        </w:rPr>
      </w:pPr>
      <w:r w:rsidRPr="00092E88">
        <w:rPr>
          <w:sz w:val="16"/>
        </w:rPr>
        <w:t xml:space="preserve"> </w:t>
      </w:r>
    </w:p>
    <w:p w:rsidR="0032419D" w:rsidRPr="00092E88" w:rsidRDefault="0032419D" w:rsidP="0032419D">
      <w:pPr>
        <w:jc w:val="both"/>
      </w:pPr>
      <w:r w:rsidRPr="00092E88">
        <w:t xml:space="preserve">Selain telur ayam dan bebek/itik yang memiliki mode sendiri pada menu mesin tetas, data penetasan pada tabel </w:t>
      </w:r>
      <w:r w:rsidR="00C126AE">
        <w:t>I</w:t>
      </w:r>
      <w:r w:rsidRPr="00092E88">
        <w:t xml:space="preserve"> sangatlah penting jika ingin menetasakan telur lain. Selain </w:t>
      </w:r>
      <w:r w:rsidRPr="00092E88">
        <w:rPr>
          <w:i/>
        </w:rPr>
        <w:t>Chicken mode</w:t>
      </w:r>
      <w:r w:rsidRPr="00092E88">
        <w:t xml:space="preserve"> untuk ayam dan </w:t>
      </w:r>
      <w:r w:rsidRPr="00092E88">
        <w:rPr>
          <w:i/>
        </w:rPr>
        <w:t>Duck mode</w:t>
      </w:r>
      <w:r w:rsidRPr="00092E88">
        <w:t xml:space="preserve"> untuk bebek/itik, kita dapat menggunakan </w:t>
      </w:r>
      <w:r w:rsidRPr="00092E88">
        <w:rPr>
          <w:i/>
        </w:rPr>
        <w:t xml:space="preserve">Custom mode </w:t>
      </w:r>
      <w:r w:rsidRPr="00092E88">
        <w:t>pada</w:t>
      </w:r>
      <w:r w:rsidRPr="00092E88">
        <w:rPr>
          <w:i/>
        </w:rPr>
        <w:t xml:space="preserve"> </w:t>
      </w:r>
      <w:r w:rsidRPr="00092E88">
        <w:t>menu</w:t>
      </w:r>
      <w:r w:rsidRPr="00092E88">
        <w:rPr>
          <w:i/>
        </w:rPr>
        <w:t xml:space="preserve"> Custom. </w:t>
      </w:r>
      <w:r w:rsidRPr="00092E88">
        <w:t xml:space="preserve">Menu </w:t>
      </w:r>
      <w:r w:rsidRPr="00092E88">
        <w:rPr>
          <w:i/>
        </w:rPr>
        <w:t>Custom</w:t>
      </w:r>
      <w:r w:rsidRPr="00092E88">
        <w:t xml:space="preserve"> digunakan untuk menetaskan telur selain telur ayam dan telur bebek/itik, yaitu dengan cara memasukan data penetasan pada menu </w:t>
      </w:r>
      <w:r w:rsidRPr="00092E88">
        <w:rPr>
          <w:i/>
        </w:rPr>
        <w:t xml:space="preserve">custom. </w:t>
      </w:r>
      <w:r w:rsidRPr="00092E88">
        <w:t xml:space="preserve">Maka dari itu menu </w:t>
      </w:r>
      <w:r w:rsidRPr="00092E88">
        <w:rPr>
          <w:i/>
        </w:rPr>
        <w:t xml:space="preserve">custom </w:t>
      </w:r>
      <w:r w:rsidRPr="00092E88">
        <w:t>lah yang akan menjadi solusi dari telur yang lain.</w:t>
      </w:r>
    </w:p>
    <w:p w:rsidR="00681FF8" w:rsidRPr="00092E88" w:rsidRDefault="00681FF8" w:rsidP="0032419D">
      <w:pPr>
        <w:jc w:val="both"/>
      </w:pPr>
    </w:p>
    <w:p w:rsidR="00AA3F98" w:rsidRPr="00856CC3" w:rsidRDefault="00AA3F98" w:rsidP="00AA3F98">
      <w:pPr>
        <w:pStyle w:val="Heading1"/>
        <w:rPr>
          <w:b/>
        </w:rPr>
      </w:pPr>
      <w:r w:rsidRPr="00856CC3">
        <w:rPr>
          <w:b/>
        </w:rPr>
        <w:t xml:space="preserve">Kesimpulan </w:t>
      </w:r>
    </w:p>
    <w:p w:rsidR="00736561" w:rsidRPr="00092E88" w:rsidRDefault="0032419D" w:rsidP="0032419D">
      <w:pPr>
        <w:pStyle w:val="ListParagraph"/>
        <w:numPr>
          <w:ilvl w:val="0"/>
          <w:numId w:val="33"/>
        </w:numPr>
        <w:spacing w:after="160" w:line="240" w:lineRule="auto"/>
        <w:ind w:left="426" w:hanging="425"/>
      </w:pPr>
      <w:r w:rsidRPr="00092E88">
        <w:rPr>
          <w:sz w:val="20"/>
        </w:rPr>
        <w:t xml:space="preserve">Rancangan Mesin Penetas Telur Otomatis Menggunakan Mikrokontroler Arduino Uno telah berhasil dibuat dengan 2 mode jenis telur ayam dan telur bebek/itik dengan tambahan mode </w:t>
      </w:r>
      <w:r w:rsidRPr="00092E88">
        <w:rPr>
          <w:i/>
          <w:sz w:val="20"/>
        </w:rPr>
        <w:t>Custom</w:t>
      </w:r>
      <w:r w:rsidRPr="00092E88">
        <w:rPr>
          <w:sz w:val="20"/>
        </w:rPr>
        <w:t xml:space="preserve">. Hasil rancangan menggunakan alat pelembab udara yang digunakan untuk mendapatkan kelembaban yang dibutuhkan telur yang dikontrol langsung oleh Arduino Uno dengan menggunakan sensor DHT11. Mode </w:t>
      </w:r>
      <w:r w:rsidRPr="00092E88">
        <w:rPr>
          <w:i/>
          <w:sz w:val="20"/>
        </w:rPr>
        <w:t>Chicken Egg</w:t>
      </w:r>
      <w:r w:rsidRPr="00092E88">
        <w:rPr>
          <w:sz w:val="20"/>
        </w:rPr>
        <w:t xml:space="preserve"> menggunakan set point suhu : 37 – 38 °C dengan kelembaban  yaitu 55 – 60 %. Mode </w:t>
      </w:r>
      <w:r w:rsidRPr="00092E88">
        <w:rPr>
          <w:i/>
          <w:sz w:val="20"/>
        </w:rPr>
        <w:t>Duck Egg</w:t>
      </w:r>
      <w:r w:rsidRPr="00092E88">
        <w:rPr>
          <w:sz w:val="20"/>
        </w:rPr>
        <w:t xml:space="preserve"> menggunakan set point suhu : 38 – 39 °C dengan kelembaban  yaitu 75 – 85 %. </w:t>
      </w:r>
      <w:r w:rsidRPr="00092E88">
        <w:rPr>
          <w:i/>
          <w:sz w:val="20"/>
        </w:rPr>
        <w:t>Custom</w:t>
      </w:r>
      <w:r w:rsidRPr="00092E88">
        <w:rPr>
          <w:sz w:val="20"/>
        </w:rPr>
        <w:t xml:space="preserve"> mode digunakan untuk jenis telur selain telur ayam dan telur bebek/itik, agar dapat digunakan untuk semua jenis telur unggas lainnya, dengan menyesuaikan rak telur sesuai ukuran telur yang akan ditetaskan. </w:t>
      </w:r>
    </w:p>
    <w:p w:rsidR="00AA3F98" w:rsidRPr="00092E88" w:rsidRDefault="0032419D" w:rsidP="0032419D">
      <w:pPr>
        <w:pStyle w:val="ListParagraph"/>
        <w:numPr>
          <w:ilvl w:val="0"/>
          <w:numId w:val="33"/>
        </w:numPr>
        <w:spacing w:after="160" w:line="240" w:lineRule="auto"/>
        <w:ind w:left="426" w:hanging="425"/>
      </w:pPr>
      <w:r w:rsidRPr="00092E88">
        <w:rPr>
          <w:sz w:val="20"/>
        </w:rPr>
        <w:t xml:space="preserve">Mesin penetas telur otomatis dengan pengujian 17 butir telur ayam yang ditetaskan, 3 telur gagal dikarenakan tidak memiliki embrio didalamnya yang berarti telur tersebut tidak dapat ditetaskan oleh mesin tetas maupun oleh indukan. Dan 1 telur sisanya pada </w:t>
      </w:r>
      <w:r w:rsidRPr="00092E88">
        <w:rPr>
          <w:sz w:val="20"/>
        </w:rPr>
        <w:lastRenderedPageBreak/>
        <w:t>hari ke 20 pada saat cangkang telur sudah mulai menetas (berlubang), semut – semut kecil masuk pada lubang kecil tersebut dang menggigit anak ayam didalamnya yang mengakibatkan anak ayam tersebut mati. Yang berarti tingkat keberhasilan mesin penetas telur ini hampir mencapai 100 persen, yaitu sekitar 98% diluar dari 3 telur yang tidak memiliki embrio tersebut.</w:t>
      </w:r>
      <w:r w:rsidR="00AA3F98" w:rsidRPr="00092E88">
        <w:t>.</w:t>
      </w:r>
    </w:p>
    <w:p w:rsidR="009303D9" w:rsidRPr="00856CC3" w:rsidRDefault="00B809A3" w:rsidP="0032419D">
      <w:pPr>
        <w:pStyle w:val="Heading5"/>
        <w:rPr>
          <w:b/>
        </w:rPr>
      </w:pPr>
      <w:r w:rsidRPr="00856CC3">
        <w:rPr>
          <w:b/>
        </w:rPr>
        <w:t>Refferensi</w:t>
      </w:r>
    </w:p>
    <w:p w:rsidR="00A65C27" w:rsidRPr="00092E88" w:rsidRDefault="00A65C27" w:rsidP="00387352">
      <w:pPr>
        <w:pStyle w:val="ListParagraph"/>
        <w:widowControl w:val="0"/>
        <w:numPr>
          <w:ilvl w:val="0"/>
          <w:numId w:val="35"/>
        </w:numPr>
        <w:autoSpaceDE w:val="0"/>
        <w:autoSpaceDN w:val="0"/>
        <w:adjustRightInd w:val="0"/>
        <w:spacing w:after="0" w:line="240" w:lineRule="auto"/>
        <w:ind w:left="360"/>
        <w:contextualSpacing w:val="0"/>
        <w:rPr>
          <w:noProof/>
          <w:sz w:val="20"/>
        </w:rPr>
      </w:pPr>
      <w:r w:rsidRPr="00092E88">
        <w:fldChar w:fldCharType="begin" w:fldLock="1"/>
      </w:r>
      <w:r w:rsidRPr="00092E88">
        <w:instrText xml:space="preserve">ADDIN Mendeley Bibliography CSL_BIBLIOGRAPHY </w:instrText>
      </w:r>
      <w:r w:rsidRPr="00092E88">
        <w:fldChar w:fldCharType="separate"/>
      </w:r>
      <w:r w:rsidRPr="00092E88">
        <w:rPr>
          <w:noProof/>
          <w:sz w:val="20"/>
        </w:rPr>
        <w:t xml:space="preserve">Gunardi, Y. (2012). </w:t>
      </w:r>
      <w:r w:rsidRPr="00092E88">
        <w:rPr>
          <w:i/>
          <w:iCs/>
          <w:noProof/>
          <w:sz w:val="20"/>
        </w:rPr>
        <w:t>Perancangan dan Pembuatan Penetas Telur Berbasis Arduino Dumilanove</w:t>
      </w:r>
      <w:r w:rsidRPr="00092E88">
        <w:rPr>
          <w:noProof/>
          <w:sz w:val="20"/>
        </w:rPr>
        <w:t xml:space="preserve">. Program Studi Teknik Elektro, Fakultas Teknik, Universitas Mercu Buana. Jakarta. </w:t>
      </w:r>
    </w:p>
    <w:p w:rsidR="00A65C27" w:rsidRPr="00092E88" w:rsidRDefault="00A65C27" w:rsidP="00387352">
      <w:pPr>
        <w:pStyle w:val="ListParagraph"/>
        <w:widowControl w:val="0"/>
        <w:numPr>
          <w:ilvl w:val="0"/>
          <w:numId w:val="35"/>
        </w:numPr>
        <w:autoSpaceDE w:val="0"/>
        <w:autoSpaceDN w:val="0"/>
        <w:adjustRightInd w:val="0"/>
        <w:spacing w:after="0" w:line="240" w:lineRule="auto"/>
        <w:ind w:left="360"/>
        <w:contextualSpacing w:val="0"/>
        <w:rPr>
          <w:noProof/>
          <w:sz w:val="20"/>
        </w:rPr>
      </w:pPr>
      <w:r w:rsidRPr="00092E88">
        <w:rPr>
          <w:noProof/>
          <w:sz w:val="20"/>
        </w:rPr>
        <w:t>(</w:t>
      </w:r>
      <w:r w:rsidRPr="00092E88">
        <w:rPr>
          <w:i/>
          <w:noProof/>
          <w:sz w:val="20"/>
        </w:rPr>
        <w:t>http://digilib.mercubuana.ac.id/manager/t!@file_artikel_abstrak/Isi_Artikel_431374599154.</w:t>
      </w:r>
      <w:r w:rsidRPr="00092E88">
        <w:rPr>
          <w:noProof/>
          <w:sz w:val="20"/>
        </w:rPr>
        <w:t xml:space="preserve"> Diakses 10 Agustus 2018).</w:t>
      </w:r>
    </w:p>
    <w:p w:rsidR="00A65C27" w:rsidRPr="00092E88" w:rsidRDefault="00A65C27" w:rsidP="00387352">
      <w:pPr>
        <w:widowControl w:val="0"/>
        <w:autoSpaceDE w:val="0"/>
        <w:autoSpaceDN w:val="0"/>
        <w:adjustRightInd w:val="0"/>
        <w:ind w:left="-360"/>
        <w:jc w:val="both"/>
        <w:rPr>
          <w:noProof/>
        </w:rPr>
      </w:pPr>
    </w:p>
    <w:p w:rsidR="00A65C27" w:rsidRPr="00092E88" w:rsidRDefault="00A65C27" w:rsidP="00387352">
      <w:pPr>
        <w:pStyle w:val="ListParagraph"/>
        <w:widowControl w:val="0"/>
        <w:numPr>
          <w:ilvl w:val="0"/>
          <w:numId w:val="35"/>
        </w:numPr>
        <w:autoSpaceDE w:val="0"/>
        <w:autoSpaceDN w:val="0"/>
        <w:adjustRightInd w:val="0"/>
        <w:spacing w:after="0" w:line="240" w:lineRule="auto"/>
        <w:ind w:left="360"/>
        <w:contextualSpacing w:val="0"/>
        <w:rPr>
          <w:noProof/>
          <w:sz w:val="20"/>
        </w:rPr>
      </w:pPr>
      <w:r w:rsidRPr="00092E88">
        <w:rPr>
          <w:noProof/>
          <w:sz w:val="20"/>
        </w:rPr>
        <w:t xml:space="preserve">Kadir, A. (2012). </w:t>
      </w:r>
      <w:r w:rsidRPr="00092E88">
        <w:rPr>
          <w:i/>
          <w:iCs/>
          <w:noProof/>
          <w:sz w:val="20"/>
        </w:rPr>
        <w:t>Panduan Praktis Memperlajari Aplikasi Mikrokontroler Dan Pemrogramannya Menggunakan Arduino</w:t>
      </w:r>
      <w:r w:rsidRPr="00092E88">
        <w:rPr>
          <w:noProof/>
          <w:sz w:val="20"/>
        </w:rPr>
        <w:t>. Yogyakarta: Andi.</w:t>
      </w:r>
    </w:p>
    <w:p w:rsidR="00A65C27" w:rsidRPr="00683562" w:rsidRDefault="00A65C27" w:rsidP="00387352">
      <w:pPr>
        <w:widowControl w:val="0"/>
        <w:autoSpaceDE w:val="0"/>
        <w:autoSpaceDN w:val="0"/>
        <w:adjustRightInd w:val="0"/>
        <w:ind w:left="-360"/>
        <w:jc w:val="both"/>
        <w:rPr>
          <w:noProof/>
        </w:rPr>
      </w:pPr>
    </w:p>
    <w:p w:rsidR="00A65C27" w:rsidRPr="00683562" w:rsidRDefault="00A65C27" w:rsidP="00387352">
      <w:pPr>
        <w:pStyle w:val="ListParagraph"/>
        <w:widowControl w:val="0"/>
        <w:numPr>
          <w:ilvl w:val="0"/>
          <w:numId w:val="35"/>
        </w:numPr>
        <w:autoSpaceDE w:val="0"/>
        <w:autoSpaceDN w:val="0"/>
        <w:adjustRightInd w:val="0"/>
        <w:spacing w:after="0" w:line="240" w:lineRule="auto"/>
        <w:ind w:left="360"/>
        <w:contextualSpacing w:val="0"/>
        <w:rPr>
          <w:noProof/>
          <w:sz w:val="20"/>
        </w:rPr>
      </w:pPr>
      <w:r w:rsidRPr="00683562">
        <w:rPr>
          <w:noProof/>
          <w:sz w:val="20"/>
        </w:rPr>
        <w:t xml:space="preserve">Nurhadi, I., &amp; Puspita, E. (2009). </w:t>
      </w:r>
      <w:r w:rsidRPr="00683562">
        <w:rPr>
          <w:i/>
          <w:noProof/>
          <w:sz w:val="20"/>
        </w:rPr>
        <w:t>Rancang Bangun Mesin Penetas Telur Omtomatis Berbasis Mikrokontroler ATMega8 Menggunakan Sensor SHT 11</w:t>
      </w:r>
      <w:r w:rsidRPr="00683562">
        <w:rPr>
          <w:noProof/>
          <w:sz w:val="20"/>
        </w:rPr>
        <w:t xml:space="preserve">. Surabaya. </w:t>
      </w:r>
    </w:p>
    <w:p w:rsidR="00A65C27" w:rsidRPr="00683562" w:rsidRDefault="00A65C27" w:rsidP="00387352">
      <w:pPr>
        <w:widowControl w:val="0"/>
        <w:autoSpaceDE w:val="0"/>
        <w:autoSpaceDN w:val="0"/>
        <w:adjustRightInd w:val="0"/>
        <w:ind w:left="-360"/>
        <w:jc w:val="both"/>
        <w:rPr>
          <w:noProof/>
        </w:rPr>
      </w:pPr>
    </w:p>
    <w:p w:rsidR="00351750" w:rsidRPr="00683562" w:rsidRDefault="00F77DED" w:rsidP="00387352">
      <w:pPr>
        <w:pStyle w:val="ListParagraph"/>
        <w:widowControl w:val="0"/>
        <w:numPr>
          <w:ilvl w:val="0"/>
          <w:numId w:val="35"/>
        </w:numPr>
        <w:autoSpaceDE w:val="0"/>
        <w:autoSpaceDN w:val="0"/>
        <w:adjustRightInd w:val="0"/>
        <w:spacing w:after="0" w:line="240" w:lineRule="auto"/>
        <w:ind w:left="360"/>
        <w:contextualSpacing w:val="0"/>
        <w:rPr>
          <w:noProof/>
          <w:sz w:val="20"/>
        </w:rPr>
      </w:pPr>
      <w:r>
        <w:rPr>
          <w:iCs/>
          <w:sz w:val="20"/>
          <w:shd w:val="clear" w:color="auto" w:fill="FFEDCC"/>
          <w:lang w:val="en-US"/>
        </w:rPr>
        <w:t>U</w:t>
      </w:r>
      <w:r w:rsidR="00FD47FF" w:rsidRPr="00683562">
        <w:rPr>
          <w:iCs/>
          <w:sz w:val="20"/>
          <w:shd w:val="clear" w:color="auto" w:fill="FFEDCC"/>
        </w:rPr>
        <w:t>sman</w:t>
      </w:r>
      <w:r w:rsidR="00FD47FF" w:rsidRPr="00683562">
        <w:rPr>
          <w:iCs/>
          <w:sz w:val="20"/>
          <w:shd w:val="clear" w:color="auto" w:fill="FFEDCC"/>
        </w:rPr>
        <w:t xml:space="preserve"> </w:t>
      </w:r>
      <w:r w:rsidR="00FD47FF" w:rsidRPr="00683562">
        <w:rPr>
          <w:iCs/>
          <w:sz w:val="20"/>
          <w:shd w:val="clear" w:color="auto" w:fill="FFEDCC"/>
        </w:rPr>
        <w:t>R</w:t>
      </w:r>
      <w:r w:rsidR="009254A9">
        <w:rPr>
          <w:iCs/>
          <w:sz w:val="20"/>
          <w:shd w:val="clear" w:color="auto" w:fill="FFEDCC"/>
          <w:lang w:val="en-US"/>
        </w:rPr>
        <w:t>.</w:t>
      </w:r>
      <w:r w:rsidR="00FD47FF" w:rsidRPr="00683562">
        <w:rPr>
          <w:iCs/>
          <w:sz w:val="20"/>
          <w:shd w:val="clear" w:color="auto" w:fill="FFEDCC"/>
        </w:rPr>
        <w:t xml:space="preserve"> </w:t>
      </w:r>
      <w:r w:rsidR="00351750" w:rsidRPr="00683562">
        <w:rPr>
          <w:iCs/>
          <w:sz w:val="20"/>
          <w:shd w:val="clear" w:color="auto" w:fill="FFEDCC"/>
        </w:rPr>
        <w:t>F, Ridwan</w:t>
      </w:r>
      <w:r w:rsidR="00FD47FF" w:rsidRPr="00683562">
        <w:rPr>
          <w:iCs/>
          <w:sz w:val="20"/>
          <w:shd w:val="clear" w:color="auto" w:fill="FFEDCC"/>
          <w:lang w:val="en-US"/>
        </w:rPr>
        <w:t xml:space="preserve"> </w:t>
      </w:r>
      <w:r w:rsidR="00FD47FF" w:rsidRPr="00683562">
        <w:rPr>
          <w:iCs/>
          <w:sz w:val="20"/>
          <w:shd w:val="clear" w:color="auto" w:fill="FFEDCC"/>
        </w:rPr>
        <w:t>W</w:t>
      </w:r>
      <w:r w:rsidR="00351750" w:rsidRPr="00683562">
        <w:rPr>
          <w:iCs/>
          <w:sz w:val="20"/>
          <w:shd w:val="clear" w:color="auto" w:fill="FFEDCC"/>
        </w:rPr>
        <w:t xml:space="preserve">, </w:t>
      </w:r>
      <w:r w:rsidR="00FD47FF" w:rsidRPr="00683562">
        <w:rPr>
          <w:iCs/>
          <w:sz w:val="20"/>
          <w:shd w:val="clear" w:color="auto" w:fill="FFEDCC"/>
        </w:rPr>
        <w:t>Nasibu</w:t>
      </w:r>
      <w:r w:rsidR="00FD47FF" w:rsidRPr="00683562">
        <w:rPr>
          <w:iCs/>
          <w:sz w:val="20"/>
          <w:shd w:val="clear" w:color="auto" w:fill="FFEDCC"/>
        </w:rPr>
        <w:t xml:space="preserve"> </w:t>
      </w:r>
      <w:r w:rsidR="00FD47FF" w:rsidRPr="00683562">
        <w:rPr>
          <w:iCs/>
          <w:sz w:val="20"/>
          <w:shd w:val="clear" w:color="auto" w:fill="FFEDCC"/>
        </w:rPr>
        <w:t>Z</w:t>
      </w:r>
      <w:r w:rsidR="009254A9">
        <w:rPr>
          <w:iCs/>
          <w:sz w:val="20"/>
          <w:shd w:val="clear" w:color="auto" w:fill="FFEDCC"/>
          <w:lang w:val="en-US"/>
        </w:rPr>
        <w:t>.</w:t>
      </w:r>
      <w:r w:rsidR="00FD47FF" w:rsidRPr="00683562">
        <w:rPr>
          <w:iCs/>
          <w:sz w:val="20"/>
          <w:shd w:val="clear" w:color="auto" w:fill="FFEDCC"/>
        </w:rPr>
        <w:t xml:space="preserve"> </w:t>
      </w:r>
      <w:r w:rsidR="00351750" w:rsidRPr="00683562">
        <w:rPr>
          <w:iCs/>
          <w:sz w:val="20"/>
          <w:shd w:val="clear" w:color="auto" w:fill="FFEDCC"/>
        </w:rPr>
        <w:t>I</w:t>
      </w:r>
      <w:r w:rsidR="00FD47FF" w:rsidRPr="00683562">
        <w:rPr>
          <w:iCs/>
          <w:sz w:val="20"/>
          <w:shd w:val="clear" w:color="auto" w:fill="FFEDCC"/>
          <w:lang w:val="en-US"/>
        </w:rPr>
        <w:t>, (2019).</w:t>
      </w:r>
      <w:r w:rsidR="00351750" w:rsidRPr="00683562">
        <w:rPr>
          <w:iCs/>
          <w:sz w:val="20"/>
          <w:shd w:val="clear" w:color="auto" w:fill="FFEDCC"/>
        </w:rPr>
        <w:t xml:space="preserve"> </w:t>
      </w:r>
      <w:hyperlink r:id="rId30" w:history="1">
        <w:r w:rsidR="00FD47FF" w:rsidRPr="00683562">
          <w:rPr>
            <w:rStyle w:val="Hyperlink"/>
            <w:bCs/>
            <w:i/>
            <w:color w:val="auto"/>
            <w:sz w:val="20"/>
            <w:u w:val="none"/>
            <w:shd w:val="clear" w:color="auto" w:fill="FFEDCC"/>
          </w:rPr>
          <w:t>Sistem Peringatan Dini Bencana Banjir Berbasis Mikrokontroler Arduino</w:t>
        </w:r>
      </w:hyperlink>
      <w:r w:rsidR="00FD47FF" w:rsidRPr="00683562">
        <w:rPr>
          <w:sz w:val="20"/>
          <w:lang w:val="en-US"/>
        </w:rPr>
        <w:t>. Jambura Journal of Electrical and Electronics Engineering</w:t>
      </w:r>
      <w:r w:rsidR="008F24C3">
        <w:rPr>
          <w:sz w:val="20"/>
          <w:lang w:val="en-US"/>
        </w:rPr>
        <w:t>.</w:t>
      </w:r>
      <w:r w:rsidR="00FD47FF" w:rsidRPr="00683562">
        <w:rPr>
          <w:sz w:val="20"/>
          <w:lang w:val="en-US"/>
        </w:rPr>
        <w:t xml:space="preserve"> Volume 1 Nomor 1 Januari 2019. hal 2</w:t>
      </w:r>
    </w:p>
    <w:p w:rsidR="00351750" w:rsidRPr="00683562" w:rsidRDefault="00351750" w:rsidP="00351750">
      <w:pPr>
        <w:pStyle w:val="ListParagraph"/>
        <w:rPr>
          <w:i/>
          <w:noProof/>
          <w:sz w:val="20"/>
        </w:rPr>
      </w:pPr>
    </w:p>
    <w:p w:rsidR="00A65C27" w:rsidRPr="00683562" w:rsidRDefault="00A65C27" w:rsidP="00387352">
      <w:pPr>
        <w:pStyle w:val="ListParagraph"/>
        <w:widowControl w:val="0"/>
        <w:numPr>
          <w:ilvl w:val="0"/>
          <w:numId w:val="35"/>
        </w:numPr>
        <w:autoSpaceDE w:val="0"/>
        <w:autoSpaceDN w:val="0"/>
        <w:adjustRightInd w:val="0"/>
        <w:spacing w:after="0" w:line="240" w:lineRule="auto"/>
        <w:ind w:left="360"/>
        <w:contextualSpacing w:val="0"/>
        <w:rPr>
          <w:i/>
          <w:noProof/>
          <w:sz w:val="20"/>
        </w:rPr>
      </w:pPr>
      <w:r w:rsidRPr="00683562">
        <w:rPr>
          <w:noProof/>
          <w:sz w:val="20"/>
        </w:rPr>
        <w:t>Wahyudi, R. (2017)</w:t>
      </w:r>
      <w:r w:rsidRPr="00683562">
        <w:rPr>
          <w:i/>
          <w:noProof/>
          <w:sz w:val="20"/>
        </w:rPr>
        <w:t xml:space="preserve">. </w:t>
      </w:r>
      <w:r w:rsidRPr="00683562">
        <w:rPr>
          <w:i/>
          <w:iCs/>
          <w:noProof/>
          <w:sz w:val="20"/>
        </w:rPr>
        <w:t>Pembuatan mesin penetas telur otomatis</w:t>
      </w:r>
      <w:r w:rsidRPr="00683562">
        <w:rPr>
          <w:i/>
          <w:noProof/>
          <w:sz w:val="20"/>
        </w:rPr>
        <w:t xml:space="preserve">. . Jurusan Teknik Mesin, Politeknik Negeri Padang. Padang. </w:t>
      </w:r>
    </w:p>
    <w:p w:rsidR="00A65C27" w:rsidRPr="00092E88" w:rsidRDefault="00A65C27" w:rsidP="00387352">
      <w:pPr>
        <w:pStyle w:val="ListParagraph"/>
        <w:widowControl w:val="0"/>
        <w:numPr>
          <w:ilvl w:val="0"/>
          <w:numId w:val="35"/>
        </w:numPr>
        <w:autoSpaceDE w:val="0"/>
        <w:autoSpaceDN w:val="0"/>
        <w:adjustRightInd w:val="0"/>
        <w:spacing w:after="0" w:line="240" w:lineRule="auto"/>
        <w:ind w:left="360"/>
        <w:contextualSpacing w:val="0"/>
        <w:rPr>
          <w:noProof/>
          <w:sz w:val="20"/>
        </w:rPr>
      </w:pPr>
      <w:r w:rsidRPr="00683562">
        <w:rPr>
          <w:i/>
          <w:noProof/>
          <w:sz w:val="20"/>
        </w:rPr>
        <w:t>(http://repo.polinpdg.ac.id/1283/1/Ridho_Wahyudi_ME-D3. Diakses 27 Agustus</w:t>
      </w:r>
      <w:r w:rsidRPr="00092E88">
        <w:rPr>
          <w:noProof/>
          <w:sz w:val="20"/>
        </w:rPr>
        <w:t xml:space="preserve"> 2018).</w:t>
      </w:r>
    </w:p>
    <w:p w:rsidR="00A65C27" w:rsidRPr="00092E88" w:rsidRDefault="00A65C27" w:rsidP="00387352">
      <w:pPr>
        <w:widowControl w:val="0"/>
        <w:autoSpaceDE w:val="0"/>
        <w:autoSpaceDN w:val="0"/>
        <w:adjustRightInd w:val="0"/>
        <w:ind w:left="-360"/>
        <w:jc w:val="both"/>
        <w:rPr>
          <w:noProof/>
        </w:rPr>
      </w:pPr>
    </w:p>
    <w:p w:rsidR="00A65C27" w:rsidRPr="00092E88" w:rsidRDefault="00A65C27" w:rsidP="00387352">
      <w:pPr>
        <w:pStyle w:val="ListParagraph"/>
        <w:widowControl w:val="0"/>
        <w:numPr>
          <w:ilvl w:val="0"/>
          <w:numId w:val="35"/>
        </w:numPr>
        <w:autoSpaceDE w:val="0"/>
        <w:autoSpaceDN w:val="0"/>
        <w:adjustRightInd w:val="0"/>
        <w:spacing w:after="0" w:line="240" w:lineRule="auto"/>
        <w:ind w:left="360"/>
        <w:contextualSpacing w:val="0"/>
        <w:rPr>
          <w:noProof/>
          <w:sz w:val="20"/>
        </w:rPr>
      </w:pPr>
      <w:r w:rsidRPr="00092E88">
        <w:rPr>
          <w:noProof/>
          <w:sz w:val="20"/>
        </w:rPr>
        <w:t xml:space="preserve">Wakhid, A. (2017). </w:t>
      </w:r>
      <w:r w:rsidRPr="00092E88">
        <w:rPr>
          <w:i/>
          <w:iCs/>
          <w:noProof/>
          <w:sz w:val="20"/>
        </w:rPr>
        <w:t>Membuat Sendiri Mesin Tetas Praktis</w:t>
      </w:r>
      <w:r w:rsidRPr="00092E88">
        <w:rPr>
          <w:noProof/>
          <w:sz w:val="20"/>
        </w:rPr>
        <w:t>. Jakarta: AgroMedia Pustaka.</w:t>
      </w:r>
    </w:p>
    <w:p w:rsidR="00A65C27" w:rsidRPr="00092E88" w:rsidRDefault="00A65C27" w:rsidP="00387352">
      <w:pPr>
        <w:widowControl w:val="0"/>
        <w:autoSpaceDE w:val="0"/>
        <w:autoSpaceDN w:val="0"/>
        <w:adjustRightInd w:val="0"/>
        <w:ind w:left="-360"/>
        <w:jc w:val="both"/>
        <w:rPr>
          <w:noProof/>
        </w:rPr>
      </w:pPr>
    </w:p>
    <w:p w:rsidR="00A65C27" w:rsidRPr="00092E88" w:rsidRDefault="00A65C27" w:rsidP="00387352">
      <w:pPr>
        <w:pStyle w:val="ListParagraph"/>
        <w:widowControl w:val="0"/>
        <w:numPr>
          <w:ilvl w:val="0"/>
          <w:numId w:val="35"/>
        </w:numPr>
        <w:autoSpaceDE w:val="0"/>
        <w:autoSpaceDN w:val="0"/>
        <w:adjustRightInd w:val="0"/>
        <w:spacing w:after="0" w:line="240" w:lineRule="auto"/>
        <w:ind w:left="360"/>
        <w:contextualSpacing w:val="0"/>
        <w:rPr>
          <w:noProof/>
        </w:rPr>
      </w:pPr>
      <w:r w:rsidRPr="00092E88">
        <w:rPr>
          <w:noProof/>
          <w:sz w:val="20"/>
        </w:rPr>
        <w:t xml:space="preserve">Winoto, A. (2010). </w:t>
      </w:r>
      <w:r w:rsidRPr="00092E88">
        <w:rPr>
          <w:i/>
          <w:iCs/>
          <w:noProof/>
          <w:sz w:val="20"/>
        </w:rPr>
        <w:t>Mikrokontroler AVR ATmega8/32/16/8535 dan Pemrogramannya Dengan Bahasa C Pada WinAVR</w:t>
      </w:r>
      <w:r w:rsidRPr="00092E88">
        <w:rPr>
          <w:noProof/>
          <w:sz w:val="20"/>
        </w:rPr>
        <w:t>. Bandung: Informatika.</w:t>
      </w:r>
    </w:p>
    <w:p w:rsidR="009303D9" w:rsidRPr="00092E88" w:rsidRDefault="00A65C27" w:rsidP="00387352">
      <w:pPr>
        <w:pStyle w:val="references"/>
        <w:numPr>
          <w:ilvl w:val="0"/>
          <w:numId w:val="0"/>
        </w:numPr>
        <w:spacing w:after="0" w:line="240" w:lineRule="auto"/>
        <w:ind w:left="360" w:hanging="360"/>
      </w:pPr>
      <w:r w:rsidRPr="00092E88">
        <w:rPr>
          <w:sz w:val="20"/>
          <w:szCs w:val="20"/>
        </w:rPr>
        <w:fldChar w:fldCharType="end"/>
      </w:r>
      <w:r w:rsidRPr="00092E88">
        <w:t xml:space="preserve"> </w:t>
      </w:r>
    </w:p>
    <w:p w:rsidR="00836367" w:rsidRPr="00092E88" w:rsidRDefault="00836367" w:rsidP="00836367">
      <w:pPr>
        <w:pStyle w:val="references"/>
        <w:numPr>
          <w:ilvl w:val="0"/>
          <w:numId w:val="0"/>
        </w:numPr>
        <w:ind w:left="360" w:hanging="360"/>
        <w:jc w:val="center"/>
        <w:rPr>
          <w:rFonts w:eastAsia="SimSun"/>
          <w:b/>
          <w:noProof w:val="0"/>
          <w:spacing w:val="-1"/>
          <w:sz w:val="20"/>
          <w:szCs w:val="20"/>
        </w:rPr>
        <w:sectPr w:rsidR="00836367" w:rsidRPr="00092E88" w:rsidSect="003B4E04">
          <w:type w:val="continuous"/>
          <w:pgSz w:w="11906" w:h="16838" w:code="9"/>
          <w:pgMar w:top="1080" w:right="907" w:bottom="1440" w:left="907" w:header="720" w:footer="720" w:gutter="0"/>
          <w:cols w:num="2" w:space="360"/>
          <w:docGrid w:linePitch="360"/>
        </w:sectPr>
      </w:pPr>
    </w:p>
    <w:p w:rsidR="009303D9" w:rsidRPr="00092E88" w:rsidRDefault="009303D9" w:rsidP="005B520E"/>
    <w:sectPr w:rsidR="009303D9" w:rsidRPr="00092E88"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9646F" w:rsidRDefault="00E9646F" w:rsidP="001A3B3D">
      <w:r>
        <w:separator/>
      </w:r>
    </w:p>
  </w:endnote>
  <w:endnote w:type="continuationSeparator" w:id="0">
    <w:p w:rsidR="00E9646F" w:rsidRDefault="00E9646F"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9646F" w:rsidRDefault="00E9646F" w:rsidP="001A3B3D">
      <w:r>
        <w:separator/>
      </w:r>
    </w:p>
  </w:footnote>
  <w:footnote w:type="continuationSeparator" w:id="0">
    <w:p w:rsidR="00E9646F" w:rsidRDefault="00E9646F" w:rsidP="001A3B3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B4C5C" w:rsidRPr="00B43634" w:rsidRDefault="009B4C5C" w:rsidP="009B4C5C">
    <w:pPr>
      <w:pStyle w:val="Header"/>
      <w:jc w:val="right"/>
      <w:rPr>
        <w:sz w:val="24"/>
        <w:szCs w:val="24"/>
      </w:rPr>
    </w:pPr>
    <w:r>
      <w:rPr>
        <w:noProof/>
        <w:sz w:val="24"/>
        <w:szCs w:val="24"/>
      </w:rPr>
      <w:drawing>
        <wp:anchor distT="0" distB="0" distL="114300" distR="114300" simplePos="0" relativeHeight="251660288" behindDoc="1" locked="0" layoutInCell="1" allowOverlap="1" wp14:anchorId="51B5CB20" wp14:editId="463E5ACC">
          <wp:simplePos x="0" y="0"/>
          <wp:positionH relativeFrom="column">
            <wp:posOffset>2881630</wp:posOffset>
          </wp:positionH>
          <wp:positionV relativeFrom="paragraph">
            <wp:posOffset>-18328</wp:posOffset>
          </wp:positionV>
          <wp:extent cx="770890" cy="313055"/>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JJEEE.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70890" cy="313055"/>
                  </a:xfrm>
                  <a:prstGeom prst="rect">
                    <a:avLst/>
                  </a:prstGeom>
                </pic:spPr>
              </pic:pic>
            </a:graphicData>
          </a:graphic>
          <wp14:sizeRelH relativeFrom="page">
            <wp14:pctWidth>0</wp14:pctWidth>
          </wp14:sizeRelH>
          <wp14:sizeRelV relativeFrom="page">
            <wp14:pctHeight>0</wp14:pctHeight>
          </wp14:sizeRelV>
        </wp:anchor>
      </w:drawing>
    </w:r>
    <w:r w:rsidRPr="00B84CD2">
      <w:rPr>
        <w:lang w:val="pt-PT"/>
      </w:rPr>
      <w:t xml:space="preserve"> </w:t>
    </w:r>
    <w:r w:rsidRPr="00B43634">
      <w:rPr>
        <w:sz w:val="24"/>
        <w:szCs w:val="24"/>
      </w:rPr>
      <w:t xml:space="preserve">Volume </w:t>
    </w:r>
    <w:r w:rsidR="00D35ABF">
      <w:rPr>
        <w:sz w:val="24"/>
        <w:szCs w:val="24"/>
      </w:rPr>
      <w:t>2</w:t>
    </w:r>
    <w:r w:rsidRPr="00B43634">
      <w:rPr>
        <w:sz w:val="24"/>
        <w:szCs w:val="24"/>
      </w:rPr>
      <w:t xml:space="preserve"> Nomor </w:t>
    </w:r>
    <w:r w:rsidR="00141A26">
      <w:rPr>
        <w:sz w:val="24"/>
        <w:szCs w:val="24"/>
      </w:rPr>
      <w:t>1</w:t>
    </w:r>
    <w:r w:rsidRPr="00B43634">
      <w:rPr>
        <w:sz w:val="24"/>
        <w:szCs w:val="24"/>
      </w:rPr>
      <w:t xml:space="preserve"> </w:t>
    </w:r>
    <w:r w:rsidR="00141A26">
      <w:rPr>
        <w:sz w:val="24"/>
        <w:szCs w:val="24"/>
      </w:rPr>
      <w:t>Januari</w:t>
    </w:r>
    <w:r w:rsidRPr="00B43634">
      <w:rPr>
        <w:sz w:val="24"/>
        <w:szCs w:val="24"/>
      </w:rPr>
      <w:t xml:space="preserve"> 20</w:t>
    </w:r>
    <w:r w:rsidR="00D35ABF">
      <w:rPr>
        <w:sz w:val="24"/>
        <w:szCs w:val="24"/>
      </w:rPr>
      <w:t>20</w:t>
    </w:r>
    <w:r w:rsidRPr="00B43634">
      <w:rPr>
        <w:sz w:val="24"/>
        <w:szCs w:val="24"/>
      </w:rPr>
      <w:ptab w:relativeTo="margin" w:alignment="center" w:leader="none"/>
    </w:r>
    <w:r w:rsidRPr="00B43634">
      <w:rPr>
        <w:sz w:val="24"/>
        <w:szCs w:val="24"/>
      </w:rPr>
      <w:ptab w:relativeTo="margin" w:alignment="right" w:leader="none"/>
    </w:r>
    <w:r w:rsidRPr="000506DA">
      <w:rPr>
        <w:sz w:val="24"/>
        <w:szCs w:val="24"/>
      </w:rPr>
      <w:t xml:space="preserve"> </w:t>
    </w:r>
    <w:r>
      <w:rPr>
        <w:sz w:val="24"/>
        <w:szCs w:val="24"/>
      </w:rPr>
      <w:t>e-</w:t>
    </w:r>
    <w:r w:rsidRPr="00B43634">
      <w:rPr>
        <w:sz w:val="24"/>
        <w:szCs w:val="24"/>
      </w:rPr>
      <w:t>ISSN : 2</w:t>
    </w:r>
    <w:r>
      <w:rPr>
        <w:sz w:val="24"/>
        <w:szCs w:val="24"/>
      </w:rPr>
      <w:t>715</w:t>
    </w:r>
    <w:r w:rsidRPr="00B43634">
      <w:rPr>
        <w:sz w:val="24"/>
        <w:szCs w:val="24"/>
      </w:rPr>
      <w:t>-</w:t>
    </w:r>
    <w:r>
      <w:rPr>
        <w:sz w:val="24"/>
        <w:szCs w:val="24"/>
      </w:rPr>
      <w:t>0887</w:t>
    </w:r>
  </w:p>
  <w:p w:rsidR="009B4C5C" w:rsidRDefault="009B4C5C" w:rsidP="009B4C5C">
    <w:pPr>
      <w:pStyle w:val="Header"/>
      <w:jc w:val="right"/>
      <w:rPr>
        <w:sz w:val="24"/>
        <w:szCs w:val="24"/>
      </w:rPr>
    </w:pPr>
    <w:r>
      <w:rPr>
        <w:sz w:val="24"/>
        <w:szCs w:val="24"/>
      </w:rPr>
      <w:t>p-</w:t>
    </w:r>
    <w:r w:rsidRPr="00B43634">
      <w:rPr>
        <w:sz w:val="24"/>
        <w:szCs w:val="24"/>
      </w:rPr>
      <w:t>ISSN : 2654-7813</w:t>
    </w:r>
    <w:r w:rsidRPr="000506DA">
      <w:rPr>
        <w:sz w:val="24"/>
        <w:szCs w:val="24"/>
      </w:rPr>
      <w:t xml:space="preserve"> </w:t>
    </w:r>
  </w:p>
  <w:p w:rsidR="009B4C5C" w:rsidRPr="00B43634" w:rsidRDefault="009B4C5C" w:rsidP="009B4C5C">
    <w:pPr>
      <w:pStyle w:val="Header"/>
      <w:rPr>
        <w:sz w:val="24"/>
        <w:szCs w:val="24"/>
      </w:rPr>
    </w:pPr>
  </w:p>
  <w:p w:rsidR="009B4C5C" w:rsidRPr="00B43634" w:rsidRDefault="009B4C5C" w:rsidP="009B4C5C">
    <w:pPr>
      <w:pStyle w:val="Header"/>
      <w:rPr>
        <w:sz w:val="24"/>
        <w:szCs w:val="24"/>
      </w:rPr>
    </w:pPr>
    <w:r w:rsidRPr="00B43634">
      <w:rPr>
        <w:sz w:val="24"/>
        <w:szCs w:val="24"/>
      </w:rPr>
      <w:tab/>
    </w:r>
    <w:r w:rsidRPr="001A0CF1">
      <w:rPr>
        <w:i/>
        <w:sz w:val="24"/>
        <w:szCs w:val="24"/>
      </w:rPr>
      <w:t>Jambura Journal of Electrical and Electronics Engineering</w:t>
    </w:r>
    <w:r w:rsidRPr="00B43634">
      <w:rPr>
        <w:sz w:val="24"/>
        <w:szCs w:val="24"/>
      </w:rPr>
      <w:t xml:space="preserve">  (JJEEE)</w:t>
    </w:r>
  </w:p>
  <w:p w:rsidR="009B4C5C" w:rsidRDefault="009B4C5C" w:rsidP="009B4C5C">
    <w:pPr>
      <w:pStyle w:val="Header"/>
    </w:pPr>
    <w:r>
      <w:rPr>
        <w:noProof/>
      </w:rPr>
      <mc:AlternateContent>
        <mc:Choice Requires="wps">
          <w:drawing>
            <wp:anchor distT="0" distB="0" distL="114300" distR="114300" simplePos="0" relativeHeight="251659264" behindDoc="0" locked="0" layoutInCell="1" allowOverlap="1" wp14:anchorId="612E2B95" wp14:editId="434AED69">
              <wp:simplePos x="0" y="0"/>
              <wp:positionH relativeFrom="column">
                <wp:posOffset>27061</wp:posOffset>
              </wp:positionH>
              <wp:positionV relativeFrom="paragraph">
                <wp:posOffset>37996</wp:posOffset>
              </wp:positionV>
              <wp:extent cx="6306855" cy="0"/>
              <wp:effectExtent l="0" t="0" r="17780" b="19050"/>
              <wp:wrapNone/>
              <wp:docPr id="5"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068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 o:spid="_x0000_s1026" type="#_x0000_t32" style="position:absolute;margin-left:2.15pt;margin-top:3pt;width:496.6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"/>
          </w:pict>
        </mc:Fallback>
      </mc:AlternateContent>
    </w:r>
  </w:p>
  <w:p w:rsidR="009B4C5C" w:rsidRDefault="009B4C5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151E8BA8"/>
    <w:lvl w:ilvl="0">
      <w:start w:val="1"/>
      <w:numFmt w:val="decimal"/>
      <w:lvlText w:val="%1."/>
      <w:lvlJc w:val="left"/>
      <w:pPr>
        <w:tabs>
          <w:tab w:val="num" w:pos="1492"/>
        </w:tabs>
        <w:ind w:left="1492" w:hanging="360"/>
      </w:pPr>
    </w:lvl>
  </w:abstractNum>
  <w:abstractNum w:abstractNumId="2">
    <w:nsid w:val="FFFFFF7D"/>
    <w:multiLevelType w:val="singleLevel"/>
    <w:tmpl w:val="35BA67AA"/>
    <w:lvl w:ilvl="0">
      <w:start w:val="1"/>
      <w:numFmt w:val="decimal"/>
      <w:lvlText w:val="%1."/>
      <w:lvlJc w:val="left"/>
      <w:pPr>
        <w:tabs>
          <w:tab w:val="num" w:pos="1209"/>
        </w:tabs>
        <w:ind w:left="1209" w:hanging="360"/>
      </w:pPr>
    </w:lvl>
  </w:abstractNum>
  <w:abstractNum w:abstractNumId="3">
    <w:nsid w:val="FFFFFF7E"/>
    <w:multiLevelType w:val="singleLevel"/>
    <w:tmpl w:val="5A968A0E"/>
    <w:lvl w:ilvl="0">
      <w:start w:val="1"/>
      <w:numFmt w:val="decimal"/>
      <w:lvlText w:val="%1."/>
      <w:lvlJc w:val="left"/>
      <w:pPr>
        <w:tabs>
          <w:tab w:val="num" w:pos="926"/>
        </w:tabs>
        <w:ind w:left="926" w:hanging="360"/>
      </w:pPr>
    </w:lvl>
  </w:abstractNum>
  <w:abstractNum w:abstractNumId="4">
    <w:nsid w:val="FFFFFF7F"/>
    <w:multiLevelType w:val="singleLevel"/>
    <w:tmpl w:val="D37A9A5C"/>
    <w:lvl w:ilvl="0">
      <w:start w:val="1"/>
      <w:numFmt w:val="decimal"/>
      <w:lvlText w:val="%1."/>
      <w:lvlJc w:val="left"/>
      <w:pPr>
        <w:tabs>
          <w:tab w:val="num" w:pos="643"/>
        </w:tabs>
        <w:ind w:left="643" w:hanging="360"/>
      </w:pPr>
    </w:lvl>
  </w:abstractNum>
  <w:abstractNum w:abstractNumId="5">
    <w:nsid w:val="FFFFFF80"/>
    <w:multiLevelType w:val="singleLevel"/>
    <w:tmpl w:val="C96A792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5BDEEBD2"/>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8404EBD4"/>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E5B28450"/>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6374ED5E"/>
    <w:lvl w:ilvl="0">
      <w:start w:val="1"/>
      <w:numFmt w:val="decimal"/>
      <w:lvlText w:val="%1."/>
      <w:lvlJc w:val="left"/>
      <w:pPr>
        <w:tabs>
          <w:tab w:val="num" w:pos="360"/>
        </w:tabs>
        <w:ind w:left="360" w:hanging="360"/>
      </w:pPr>
    </w:lvl>
  </w:abstractNum>
  <w:abstractNum w:abstractNumId="10">
    <w:nsid w:val="FFFFFF89"/>
    <w:multiLevelType w:val="singleLevel"/>
    <w:tmpl w:val="53380910"/>
    <w:lvl w:ilvl="0">
      <w:start w:val="1"/>
      <w:numFmt w:val="bullet"/>
      <w:lvlText w:val=""/>
      <w:lvlJc w:val="left"/>
      <w:pPr>
        <w:tabs>
          <w:tab w:val="num" w:pos="360"/>
        </w:tabs>
        <w:ind w:left="360" w:hanging="360"/>
      </w:pPr>
      <w:rPr>
        <w:rFonts w:ascii="Symbol" w:hAnsi="Symbol" w:hint="default"/>
      </w:rPr>
    </w:lvl>
  </w:abstractNum>
  <w:abstractNum w:abstractNumId="11">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2">
    <w:nsid w:val="022B6ACB"/>
    <w:multiLevelType w:val="multilevel"/>
    <w:tmpl w:val="9A1CA078"/>
    <w:lvl w:ilvl="0">
      <w:start w:val="1"/>
      <w:numFmt w:val="decimal"/>
      <w:lvlText w:val="Fig. %1."/>
      <w:lvlJc w:val="left"/>
      <w:pPr>
        <w:ind w:left="360" w:hanging="360"/>
      </w:pPr>
      <w:rPr>
        <w:rFonts w:ascii="Times New Roman" w:hAnsi="Times New Roman" w:cs="Times New Roman" w:hint="default"/>
        <w:b w:val="0"/>
        <w:bCs w:val="0"/>
        <w:i w:val="0"/>
        <w:iCs w:val="0"/>
        <w:color w:val="auto"/>
        <w:sz w:val="16"/>
        <w:szCs w:val="16"/>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13">
    <w:nsid w:val="0C915455"/>
    <w:multiLevelType w:val="hybridMultilevel"/>
    <w:tmpl w:val="CDF6D85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5">
    <w:nsid w:val="1E6258D7"/>
    <w:multiLevelType w:val="hybridMultilevel"/>
    <w:tmpl w:val="22D6EA38"/>
    <w:lvl w:ilvl="0" w:tplc="04090011">
      <w:start w:val="1"/>
      <w:numFmt w:val="decimal"/>
      <w:lvlText w:val="%1)"/>
      <w:lvlJc w:val="left"/>
      <w:pPr>
        <w:ind w:left="1429" w:hanging="360"/>
      </w:pPr>
    </w:lvl>
    <w:lvl w:ilvl="1" w:tplc="04090019">
      <w:start w:val="1"/>
      <w:numFmt w:val="lowerLetter"/>
      <w:lvlText w:val="%2."/>
      <w:lvlJc w:val="left"/>
      <w:pPr>
        <w:ind w:left="2149" w:hanging="360"/>
      </w:pPr>
    </w:lvl>
    <w:lvl w:ilvl="2" w:tplc="0409001B">
      <w:start w:val="1"/>
      <w:numFmt w:val="lowerRoman"/>
      <w:lvlText w:val="%3."/>
      <w:lvlJc w:val="right"/>
      <w:pPr>
        <w:ind w:left="2869" w:hanging="180"/>
      </w:pPr>
    </w:lvl>
    <w:lvl w:ilvl="3" w:tplc="0409000F">
      <w:start w:val="1"/>
      <w:numFmt w:val="decimal"/>
      <w:lvlText w:val="%4."/>
      <w:lvlJc w:val="left"/>
      <w:pPr>
        <w:ind w:left="3589" w:hanging="360"/>
      </w:pPr>
    </w:lvl>
    <w:lvl w:ilvl="4" w:tplc="04090019">
      <w:start w:val="1"/>
      <w:numFmt w:val="lowerLetter"/>
      <w:lvlText w:val="%5."/>
      <w:lvlJc w:val="left"/>
      <w:pPr>
        <w:ind w:left="4309" w:hanging="360"/>
      </w:pPr>
    </w:lvl>
    <w:lvl w:ilvl="5" w:tplc="0409001B">
      <w:start w:val="1"/>
      <w:numFmt w:val="lowerRoman"/>
      <w:lvlText w:val="%6."/>
      <w:lvlJc w:val="right"/>
      <w:pPr>
        <w:ind w:left="5029" w:hanging="180"/>
      </w:pPr>
    </w:lvl>
    <w:lvl w:ilvl="6" w:tplc="0409000F">
      <w:start w:val="1"/>
      <w:numFmt w:val="decimal"/>
      <w:lvlText w:val="%7."/>
      <w:lvlJc w:val="left"/>
      <w:pPr>
        <w:ind w:left="5749" w:hanging="360"/>
      </w:pPr>
    </w:lvl>
    <w:lvl w:ilvl="7" w:tplc="04090019">
      <w:start w:val="1"/>
      <w:numFmt w:val="lowerLetter"/>
      <w:lvlText w:val="%8."/>
      <w:lvlJc w:val="left"/>
      <w:pPr>
        <w:ind w:left="6469" w:hanging="360"/>
      </w:pPr>
    </w:lvl>
    <w:lvl w:ilvl="8" w:tplc="0409001B">
      <w:start w:val="1"/>
      <w:numFmt w:val="lowerRoman"/>
      <w:lvlText w:val="%9."/>
      <w:lvlJc w:val="right"/>
      <w:pPr>
        <w:ind w:left="7189" w:hanging="180"/>
      </w:pPr>
    </w:lvl>
  </w:abstractNum>
  <w:abstractNum w:abstractNumId="16">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8">
    <w:nsid w:val="29444375"/>
    <w:multiLevelType w:val="multilevel"/>
    <w:tmpl w:val="9ED006E8"/>
    <w:lvl w:ilvl="0">
      <w:start w:val="1"/>
      <w:numFmt w:val="decimal"/>
      <w:lvlText w:val="Gambar. %1."/>
      <w:lvlJc w:val="left"/>
      <w:pPr>
        <w:ind w:left="360" w:hanging="360"/>
      </w:pPr>
      <w:rPr>
        <w:rFonts w:ascii="Times New Roman" w:hAnsi="Times New Roman" w:cs="Times New Roman" w:hint="default"/>
        <w:b w:val="0"/>
        <w:bCs w:val="0"/>
        <w:i w:val="0"/>
        <w:iCs w:val="0"/>
        <w:color w:val="auto"/>
        <w:sz w:val="16"/>
        <w:szCs w:val="16"/>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19">
    <w:nsid w:val="2BEF180E"/>
    <w:multiLevelType w:val="hybridMultilevel"/>
    <w:tmpl w:val="F222B6DE"/>
    <w:lvl w:ilvl="0" w:tplc="7BDC3F2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09D2954"/>
    <w:multiLevelType w:val="hybridMultilevel"/>
    <w:tmpl w:val="1494CABE"/>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nsid w:val="345A3169"/>
    <w:multiLevelType w:val="hybridMultilevel"/>
    <w:tmpl w:val="6B9470B6"/>
    <w:lvl w:ilvl="0" w:tplc="61987748">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3">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24">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5">
    <w:nsid w:val="43432542"/>
    <w:multiLevelType w:val="hybridMultilevel"/>
    <w:tmpl w:val="CE982DF8"/>
    <w:lvl w:ilvl="0" w:tplc="0409000F">
      <w:start w:val="1"/>
      <w:numFmt w:val="decimal"/>
      <w:lvlText w:val="%1."/>
      <w:lvlJc w:val="left"/>
      <w:pPr>
        <w:ind w:left="2465" w:hanging="360"/>
      </w:pPr>
    </w:lvl>
    <w:lvl w:ilvl="1" w:tplc="04090019" w:tentative="1">
      <w:start w:val="1"/>
      <w:numFmt w:val="lowerLetter"/>
      <w:lvlText w:val="%2."/>
      <w:lvlJc w:val="left"/>
      <w:pPr>
        <w:ind w:left="3185" w:hanging="360"/>
      </w:pPr>
    </w:lvl>
    <w:lvl w:ilvl="2" w:tplc="0409001B" w:tentative="1">
      <w:start w:val="1"/>
      <w:numFmt w:val="lowerRoman"/>
      <w:lvlText w:val="%3."/>
      <w:lvlJc w:val="right"/>
      <w:pPr>
        <w:ind w:left="3905" w:hanging="180"/>
      </w:pPr>
    </w:lvl>
    <w:lvl w:ilvl="3" w:tplc="0409000F" w:tentative="1">
      <w:start w:val="1"/>
      <w:numFmt w:val="decimal"/>
      <w:lvlText w:val="%4."/>
      <w:lvlJc w:val="left"/>
      <w:pPr>
        <w:ind w:left="4625" w:hanging="360"/>
      </w:pPr>
    </w:lvl>
    <w:lvl w:ilvl="4" w:tplc="04090019" w:tentative="1">
      <w:start w:val="1"/>
      <w:numFmt w:val="lowerLetter"/>
      <w:lvlText w:val="%5."/>
      <w:lvlJc w:val="left"/>
      <w:pPr>
        <w:ind w:left="5345" w:hanging="360"/>
      </w:pPr>
    </w:lvl>
    <w:lvl w:ilvl="5" w:tplc="0409001B" w:tentative="1">
      <w:start w:val="1"/>
      <w:numFmt w:val="lowerRoman"/>
      <w:lvlText w:val="%6."/>
      <w:lvlJc w:val="right"/>
      <w:pPr>
        <w:ind w:left="6065" w:hanging="180"/>
      </w:pPr>
    </w:lvl>
    <w:lvl w:ilvl="6" w:tplc="0409000F" w:tentative="1">
      <w:start w:val="1"/>
      <w:numFmt w:val="decimal"/>
      <w:lvlText w:val="%7."/>
      <w:lvlJc w:val="left"/>
      <w:pPr>
        <w:ind w:left="6785" w:hanging="360"/>
      </w:pPr>
    </w:lvl>
    <w:lvl w:ilvl="7" w:tplc="04090019" w:tentative="1">
      <w:start w:val="1"/>
      <w:numFmt w:val="lowerLetter"/>
      <w:lvlText w:val="%8."/>
      <w:lvlJc w:val="left"/>
      <w:pPr>
        <w:ind w:left="7505" w:hanging="360"/>
      </w:pPr>
    </w:lvl>
    <w:lvl w:ilvl="8" w:tplc="0409001B" w:tentative="1">
      <w:start w:val="1"/>
      <w:numFmt w:val="lowerRoman"/>
      <w:lvlText w:val="%9."/>
      <w:lvlJc w:val="right"/>
      <w:pPr>
        <w:ind w:left="8225" w:hanging="180"/>
      </w:pPr>
    </w:lvl>
  </w:abstractNum>
  <w:abstractNum w:abstractNumId="26">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8">
    <w:nsid w:val="53C02DCC"/>
    <w:multiLevelType w:val="hybridMultilevel"/>
    <w:tmpl w:val="59D6E89A"/>
    <w:lvl w:ilvl="0" w:tplc="E3861568">
      <w:start w:val="2"/>
      <w:numFmt w:val="decimal"/>
      <w:lvlText w:val="%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C402C58"/>
    <w:multiLevelType w:val="hybridMultilevel"/>
    <w:tmpl w:val="171E493E"/>
    <w:lvl w:ilvl="0" w:tplc="2E3291A0">
      <w:start w:val="1"/>
      <w:numFmt w:val="decimal"/>
      <w:pStyle w:val="figurecaption"/>
      <w:lvlText w:val="Gambar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22"/>
  </w:num>
  <w:num w:numId="2">
    <w:abstractNumId w:val="29"/>
  </w:num>
  <w:num w:numId="3">
    <w:abstractNumId w:val="17"/>
  </w:num>
  <w:num w:numId="4">
    <w:abstractNumId w:val="24"/>
  </w:num>
  <w:num w:numId="5">
    <w:abstractNumId w:val="24"/>
  </w:num>
  <w:num w:numId="6">
    <w:abstractNumId w:val="24"/>
  </w:num>
  <w:num w:numId="7">
    <w:abstractNumId w:val="24"/>
  </w:num>
  <w:num w:numId="8">
    <w:abstractNumId w:val="27"/>
  </w:num>
  <w:num w:numId="9">
    <w:abstractNumId w:val="30"/>
  </w:num>
  <w:num w:numId="10">
    <w:abstractNumId w:val="23"/>
  </w:num>
  <w:num w:numId="11">
    <w:abstractNumId w:val="16"/>
  </w:num>
  <w:num w:numId="12">
    <w:abstractNumId w:val="14"/>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6"/>
  </w:num>
  <w:num w:numId="25">
    <w:abstractNumId w:val="29"/>
  </w:num>
  <w:num w:numId="26">
    <w:abstractNumId w:val="12"/>
  </w:num>
  <w:num w:numId="27">
    <w:abstractNumId w:val="18"/>
  </w:num>
  <w:num w:numId="28">
    <w:abstractNumId w:val="20"/>
  </w:num>
  <w:num w:numId="29">
    <w:abstractNumId w:val="11"/>
  </w:num>
  <w:num w:numId="30">
    <w:abstractNumId w:val="13"/>
  </w:num>
  <w:num w:numId="31">
    <w:abstractNumId w:val="28"/>
  </w:num>
  <w:num w:numId="32">
    <w:abstractNumId w:val="21"/>
  </w:num>
  <w:num w:numId="33">
    <w:abstractNumId w:val="25"/>
  </w:num>
  <w:num w:numId="34">
    <w:abstractNumId w:val="15"/>
  </w:num>
  <w:num w:numId="3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303D9"/>
    <w:rsid w:val="0000149B"/>
    <w:rsid w:val="00006E3C"/>
    <w:rsid w:val="00036AC7"/>
    <w:rsid w:val="0004781E"/>
    <w:rsid w:val="00065266"/>
    <w:rsid w:val="00086BB4"/>
    <w:rsid w:val="0008758A"/>
    <w:rsid w:val="00090BD3"/>
    <w:rsid w:val="00092E88"/>
    <w:rsid w:val="00095097"/>
    <w:rsid w:val="000C1E68"/>
    <w:rsid w:val="000D2036"/>
    <w:rsid w:val="000F2B8A"/>
    <w:rsid w:val="000F4B06"/>
    <w:rsid w:val="000F7630"/>
    <w:rsid w:val="00141A26"/>
    <w:rsid w:val="00141D2D"/>
    <w:rsid w:val="001A1385"/>
    <w:rsid w:val="001A1CE3"/>
    <w:rsid w:val="001A2EFD"/>
    <w:rsid w:val="001A3B3D"/>
    <w:rsid w:val="001A7F89"/>
    <w:rsid w:val="001B14EA"/>
    <w:rsid w:val="001B67DC"/>
    <w:rsid w:val="001C5101"/>
    <w:rsid w:val="00220500"/>
    <w:rsid w:val="002254A9"/>
    <w:rsid w:val="00233D97"/>
    <w:rsid w:val="002347A2"/>
    <w:rsid w:val="002446AD"/>
    <w:rsid w:val="00257F6E"/>
    <w:rsid w:val="00262C0F"/>
    <w:rsid w:val="002850E3"/>
    <w:rsid w:val="002B0E14"/>
    <w:rsid w:val="002B46BB"/>
    <w:rsid w:val="002C7A8E"/>
    <w:rsid w:val="002F1845"/>
    <w:rsid w:val="002F1D54"/>
    <w:rsid w:val="00305921"/>
    <w:rsid w:val="00311CF7"/>
    <w:rsid w:val="00316DAD"/>
    <w:rsid w:val="0032419D"/>
    <w:rsid w:val="00333E2F"/>
    <w:rsid w:val="00351750"/>
    <w:rsid w:val="00354FCF"/>
    <w:rsid w:val="0035574A"/>
    <w:rsid w:val="003740D2"/>
    <w:rsid w:val="00387352"/>
    <w:rsid w:val="003938C3"/>
    <w:rsid w:val="003A19E2"/>
    <w:rsid w:val="003B4E04"/>
    <w:rsid w:val="003D2CE5"/>
    <w:rsid w:val="003F5A08"/>
    <w:rsid w:val="00402F17"/>
    <w:rsid w:val="0041560F"/>
    <w:rsid w:val="00420716"/>
    <w:rsid w:val="00423421"/>
    <w:rsid w:val="0042345D"/>
    <w:rsid w:val="004325FB"/>
    <w:rsid w:val="00436F80"/>
    <w:rsid w:val="004432BA"/>
    <w:rsid w:val="0044407E"/>
    <w:rsid w:val="00447BB9"/>
    <w:rsid w:val="00456E60"/>
    <w:rsid w:val="00472F50"/>
    <w:rsid w:val="004B272E"/>
    <w:rsid w:val="004B6015"/>
    <w:rsid w:val="004C13D7"/>
    <w:rsid w:val="004D48D7"/>
    <w:rsid w:val="004D72B5"/>
    <w:rsid w:val="004E00B9"/>
    <w:rsid w:val="004F209F"/>
    <w:rsid w:val="004F767D"/>
    <w:rsid w:val="00500657"/>
    <w:rsid w:val="00505E1F"/>
    <w:rsid w:val="00507C11"/>
    <w:rsid w:val="005259D9"/>
    <w:rsid w:val="00551B7F"/>
    <w:rsid w:val="005656DB"/>
    <w:rsid w:val="0056610F"/>
    <w:rsid w:val="00575BCA"/>
    <w:rsid w:val="0058161C"/>
    <w:rsid w:val="00583F59"/>
    <w:rsid w:val="005961DC"/>
    <w:rsid w:val="005B0344"/>
    <w:rsid w:val="005B520E"/>
    <w:rsid w:val="005C6C7E"/>
    <w:rsid w:val="005E2800"/>
    <w:rsid w:val="00601F67"/>
    <w:rsid w:val="00605825"/>
    <w:rsid w:val="00610583"/>
    <w:rsid w:val="00625535"/>
    <w:rsid w:val="00645D22"/>
    <w:rsid w:val="00651A08"/>
    <w:rsid w:val="00654204"/>
    <w:rsid w:val="00670434"/>
    <w:rsid w:val="00671DA3"/>
    <w:rsid w:val="00672E8F"/>
    <w:rsid w:val="00675266"/>
    <w:rsid w:val="00681FF8"/>
    <w:rsid w:val="00683562"/>
    <w:rsid w:val="00691F4F"/>
    <w:rsid w:val="00697295"/>
    <w:rsid w:val="006B4C5C"/>
    <w:rsid w:val="006B6B66"/>
    <w:rsid w:val="006D28E6"/>
    <w:rsid w:val="006D5135"/>
    <w:rsid w:val="006E67EA"/>
    <w:rsid w:val="006F651A"/>
    <w:rsid w:val="006F6D3D"/>
    <w:rsid w:val="00703FD6"/>
    <w:rsid w:val="00715BEA"/>
    <w:rsid w:val="00720AC8"/>
    <w:rsid w:val="0072381D"/>
    <w:rsid w:val="00736561"/>
    <w:rsid w:val="0074094F"/>
    <w:rsid w:val="00740EEA"/>
    <w:rsid w:val="00782D0A"/>
    <w:rsid w:val="00793278"/>
    <w:rsid w:val="00794804"/>
    <w:rsid w:val="007A45B9"/>
    <w:rsid w:val="007B33F1"/>
    <w:rsid w:val="007B6DDA"/>
    <w:rsid w:val="007C0308"/>
    <w:rsid w:val="007C2FF2"/>
    <w:rsid w:val="007C51EE"/>
    <w:rsid w:val="007D2BA9"/>
    <w:rsid w:val="007D5CC8"/>
    <w:rsid w:val="007D6232"/>
    <w:rsid w:val="007D6FC4"/>
    <w:rsid w:val="007F1F99"/>
    <w:rsid w:val="007F768F"/>
    <w:rsid w:val="0080791D"/>
    <w:rsid w:val="00824526"/>
    <w:rsid w:val="00824EB4"/>
    <w:rsid w:val="00836367"/>
    <w:rsid w:val="0085368C"/>
    <w:rsid w:val="00856CC3"/>
    <w:rsid w:val="00857D9E"/>
    <w:rsid w:val="00873603"/>
    <w:rsid w:val="008843E5"/>
    <w:rsid w:val="00893BDD"/>
    <w:rsid w:val="008A2C7D"/>
    <w:rsid w:val="008A3746"/>
    <w:rsid w:val="008B2864"/>
    <w:rsid w:val="008C4B23"/>
    <w:rsid w:val="008D3CA5"/>
    <w:rsid w:val="008E5B5D"/>
    <w:rsid w:val="008F24C3"/>
    <w:rsid w:val="008F51D2"/>
    <w:rsid w:val="008F6E2C"/>
    <w:rsid w:val="008F78FB"/>
    <w:rsid w:val="00901EBC"/>
    <w:rsid w:val="00907D32"/>
    <w:rsid w:val="00912B59"/>
    <w:rsid w:val="009202A3"/>
    <w:rsid w:val="009254A9"/>
    <w:rsid w:val="009303D9"/>
    <w:rsid w:val="00933C64"/>
    <w:rsid w:val="00940421"/>
    <w:rsid w:val="0094467C"/>
    <w:rsid w:val="009533F3"/>
    <w:rsid w:val="0096106A"/>
    <w:rsid w:val="00972203"/>
    <w:rsid w:val="00982ECC"/>
    <w:rsid w:val="009B4C5C"/>
    <w:rsid w:val="009D7FF8"/>
    <w:rsid w:val="009F1D79"/>
    <w:rsid w:val="00A059B3"/>
    <w:rsid w:val="00A65C27"/>
    <w:rsid w:val="00A77FF8"/>
    <w:rsid w:val="00AA3F98"/>
    <w:rsid w:val="00AB26EA"/>
    <w:rsid w:val="00AE3409"/>
    <w:rsid w:val="00AF0A11"/>
    <w:rsid w:val="00AF368F"/>
    <w:rsid w:val="00B00A3D"/>
    <w:rsid w:val="00B011D1"/>
    <w:rsid w:val="00B079A6"/>
    <w:rsid w:val="00B11A60"/>
    <w:rsid w:val="00B22613"/>
    <w:rsid w:val="00B57936"/>
    <w:rsid w:val="00B809A3"/>
    <w:rsid w:val="00B81F27"/>
    <w:rsid w:val="00B84AD3"/>
    <w:rsid w:val="00BA1025"/>
    <w:rsid w:val="00BA16F2"/>
    <w:rsid w:val="00BA663C"/>
    <w:rsid w:val="00BC1DDC"/>
    <w:rsid w:val="00BC3420"/>
    <w:rsid w:val="00BC3A7B"/>
    <w:rsid w:val="00BD05F3"/>
    <w:rsid w:val="00BD670B"/>
    <w:rsid w:val="00BE0459"/>
    <w:rsid w:val="00BE7D3C"/>
    <w:rsid w:val="00BF2FDB"/>
    <w:rsid w:val="00BF5FF6"/>
    <w:rsid w:val="00C008DA"/>
    <w:rsid w:val="00C0207F"/>
    <w:rsid w:val="00C126AE"/>
    <w:rsid w:val="00C16117"/>
    <w:rsid w:val="00C203C7"/>
    <w:rsid w:val="00C217D4"/>
    <w:rsid w:val="00C23F97"/>
    <w:rsid w:val="00C27BD2"/>
    <w:rsid w:val="00C3075A"/>
    <w:rsid w:val="00C35442"/>
    <w:rsid w:val="00C452EB"/>
    <w:rsid w:val="00C45A2C"/>
    <w:rsid w:val="00C919A4"/>
    <w:rsid w:val="00CA4392"/>
    <w:rsid w:val="00CC393F"/>
    <w:rsid w:val="00CD5CF5"/>
    <w:rsid w:val="00CE0BB1"/>
    <w:rsid w:val="00CF1562"/>
    <w:rsid w:val="00D14EC6"/>
    <w:rsid w:val="00D2176E"/>
    <w:rsid w:val="00D26A49"/>
    <w:rsid w:val="00D35ABF"/>
    <w:rsid w:val="00D51DED"/>
    <w:rsid w:val="00D53A20"/>
    <w:rsid w:val="00D579D8"/>
    <w:rsid w:val="00D632BE"/>
    <w:rsid w:val="00D72D06"/>
    <w:rsid w:val="00D7522C"/>
    <w:rsid w:val="00D7536F"/>
    <w:rsid w:val="00D76668"/>
    <w:rsid w:val="00D81C71"/>
    <w:rsid w:val="00DA63BA"/>
    <w:rsid w:val="00DD6808"/>
    <w:rsid w:val="00DE64A9"/>
    <w:rsid w:val="00E07383"/>
    <w:rsid w:val="00E114ED"/>
    <w:rsid w:val="00E1272A"/>
    <w:rsid w:val="00E165BC"/>
    <w:rsid w:val="00E25E2E"/>
    <w:rsid w:val="00E61E12"/>
    <w:rsid w:val="00E7596C"/>
    <w:rsid w:val="00E878F2"/>
    <w:rsid w:val="00E9646F"/>
    <w:rsid w:val="00EB0354"/>
    <w:rsid w:val="00EB5F2D"/>
    <w:rsid w:val="00ED0018"/>
    <w:rsid w:val="00ED0149"/>
    <w:rsid w:val="00EE0E06"/>
    <w:rsid w:val="00EE61B5"/>
    <w:rsid w:val="00EF181E"/>
    <w:rsid w:val="00EF7DE3"/>
    <w:rsid w:val="00F03103"/>
    <w:rsid w:val="00F16E6C"/>
    <w:rsid w:val="00F271DE"/>
    <w:rsid w:val="00F3371D"/>
    <w:rsid w:val="00F42363"/>
    <w:rsid w:val="00F560D3"/>
    <w:rsid w:val="00F56382"/>
    <w:rsid w:val="00F627DA"/>
    <w:rsid w:val="00F7288F"/>
    <w:rsid w:val="00F77DED"/>
    <w:rsid w:val="00F847A6"/>
    <w:rsid w:val="00F9441B"/>
    <w:rsid w:val="00FA4C32"/>
    <w:rsid w:val="00FD1F34"/>
    <w:rsid w:val="00FD47FF"/>
    <w:rsid w:val="00FE6CB1"/>
    <w:rsid w:val="00FE7114"/>
    <w:rsid w:val="00FF6C3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iPriority="35"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D3CA5"/>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rsid w:val="008D3CA5"/>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rsid w:val="008D3CA5"/>
    <w:pPr>
      <w:jc w:val="center"/>
    </w:pPr>
  </w:style>
  <w:style w:type="paragraph" w:customStyle="1" w:styleId="Author">
    <w:name w:val="Author"/>
    <w:rsid w:val="008D3CA5"/>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rPr>
  </w:style>
  <w:style w:type="character" w:customStyle="1" w:styleId="BodyTextChar">
    <w:name w:val="Body Text Char"/>
    <w:link w:val="BodyText"/>
    <w:rsid w:val="00E7596C"/>
    <w:rPr>
      <w:spacing w:val="-1"/>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11CF7"/>
    <w:pPr>
      <w:numPr>
        <w:numId w:val="2"/>
      </w:numPr>
      <w:tabs>
        <w:tab w:val="left" w:pos="533"/>
      </w:tabs>
      <w:spacing w:before="80" w:after="200"/>
      <w:jc w:val="both"/>
    </w:pPr>
    <w:rPr>
      <w:noProof/>
      <w:sz w:val="16"/>
      <w:szCs w:val="16"/>
    </w:rPr>
  </w:style>
  <w:style w:type="paragraph" w:customStyle="1" w:styleId="footnote">
    <w:name w:val="footnote"/>
    <w:rsid w:val="008D3CA5"/>
    <w:pPr>
      <w:framePr w:hSpace="187" w:vSpace="187" w:wrap="notBeside" w:vAnchor="text" w:hAnchor="page" w:x="6121" w:y="577"/>
      <w:numPr>
        <w:numId w:val="3"/>
      </w:numPr>
      <w:spacing w:after="40"/>
    </w:pPr>
    <w:rPr>
      <w:sz w:val="16"/>
      <w:szCs w:val="16"/>
    </w:rPr>
  </w:style>
  <w:style w:type="paragraph" w:customStyle="1" w:styleId="papersubtitle">
    <w:name w:val="paper subtitle"/>
    <w:rsid w:val="008D3CA5"/>
    <w:pPr>
      <w:spacing w:after="120"/>
      <w:jc w:val="center"/>
    </w:pPr>
    <w:rPr>
      <w:rFonts w:eastAsia="MS Mincho"/>
      <w:noProof/>
      <w:sz w:val="28"/>
      <w:szCs w:val="28"/>
    </w:rPr>
  </w:style>
  <w:style w:type="paragraph" w:customStyle="1" w:styleId="papertitle">
    <w:name w:val="paper title"/>
    <w:rsid w:val="008D3CA5"/>
    <w:pPr>
      <w:spacing w:after="120"/>
      <w:jc w:val="center"/>
    </w:pPr>
    <w:rPr>
      <w:rFonts w:eastAsia="MS Mincho"/>
      <w:noProof/>
      <w:sz w:val="48"/>
      <w:szCs w:val="48"/>
    </w:rPr>
  </w:style>
  <w:style w:type="paragraph" w:customStyle="1" w:styleId="references">
    <w:name w:val="references"/>
    <w:rsid w:val="008D3CA5"/>
    <w:pPr>
      <w:numPr>
        <w:numId w:val="8"/>
      </w:numPr>
      <w:spacing w:after="50" w:line="180" w:lineRule="exact"/>
      <w:jc w:val="both"/>
    </w:pPr>
    <w:rPr>
      <w:rFonts w:eastAsia="MS Mincho"/>
      <w:noProof/>
      <w:sz w:val="16"/>
      <w:szCs w:val="16"/>
    </w:rPr>
  </w:style>
  <w:style w:type="paragraph" w:customStyle="1" w:styleId="sponsors">
    <w:name w:val="sponsors"/>
    <w:rsid w:val="008D3CA5"/>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8D3CA5"/>
    <w:rPr>
      <w:b/>
      <w:bCs/>
      <w:sz w:val="16"/>
      <w:szCs w:val="16"/>
    </w:rPr>
  </w:style>
  <w:style w:type="paragraph" w:customStyle="1" w:styleId="tablecolsubhead">
    <w:name w:val="table col subhead"/>
    <w:basedOn w:val="tablecolhead"/>
    <w:rsid w:val="008D3CA5"/>
    <w:rPr>
      <w:i/>
      <w:iCs/>
      <w:sz w:val="15"/>
      <w:szCs w:val="15"/>
    </w:rPr>
  </w:style>
  <w:style w:type="paragraph" w:customStyle="1" w:styleId="tablecopy">
    <w:name w:val="table copy"/>
    <w:rsid w:val="008D3CA5"/>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rsid w:val="008D3CA5"/>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uiPriority w:val="99"/>
    <w:rsid w:val="001A3B3D"/>
    <w:pPr>
      <w:tabs>
        <w:tab w:val="center" w:pos="4680"/>
        <w:tab w:val="right" w:pos="9360"/>
      </w:tabs>
    </w:pPr>
  </w:style>
  <w:style w:type="character" w:customStyle="1" w:styleId="HeaderChar">
    <w:name w:val="Header Char"/>
    <w:basedOn w:val="DefaultParagraphFont"/>
    <w:link w:val="Header"/>
    <w:uiPriority w:val="99"/>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paragraph" w:styleId="Caption">
    <w:name w:val="caption"/>
    <w:basedOn w:val="Normal"/>
    <w:next w:val="Normal"/>
    <w:uiPriority w:val="35"/>
    <w:unhideWhenUsed/>
    <w:qFormat/>
    <w:rsid w:val="00311CF7"/>
    <w:rPr>
      <w:b/>
      <w:bCs/>
    </w:rPr>
  </w:style>
  <w:style w:type="paragraph" w:styleId="BalloonText">
    <w:name w:val="Balloon Text"/>
    <w:basedOn w:val="Normal"/>
    <w:link w:val="BalloonTextChar"/>
    <w:rsid w:val="000F7630"/>
    <w:rPr>
      <w:rFonts w:ascii="Tahoma" w:hAnsi="Tahoma" w:cs="Tahoma"/>
      <w:sz w:val="16"/>
      <w:szCs w:val="16"/>
    </w:rPr>
  </w:style>
  <w:style w:type="character" w:customStyle="1" w:styleId="BalloonTextChar">
    <w:name w:val="Balloon Text Char"/>
    <w:basedOn w:val="DefaultParagraphFont"/>
    <w:link w:val="BalloonText"/>
    <w:rsid w:val="000F7630"/>
    <w:rPr>
      <w:rFonts w:ascii="Tahoma" w:hAnsi="Tahoma" w:cs="Tahoma"/>
      <w:sz w:val="16"/>
      <w:szCs w:val="16"/>
    </w:rPr>
  </w:style>
  <w:style w:type="character" w:styleId="Hyperlink">
    <w:name w:val="Hyperlink"/>
    <w:basedOn w:val="DefaultParagraphFont"/>
    <w:rsid w:val="009D7FF8"/>
    <w:rPr>
      <w:color w:val="0563C1" w:themeColor="hyperlink"/>
      <w:u w:val="single"/>
    </w:rPr>
  </w:style>
  <w:style w:type="table" w:styleId="TableGrid">
    <w:name w:val="Table Grid"/>
    <w:basedOn w:val="TableNormal"/>
    <w:rsid w:val="00456E6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ongtext">
    <w:name w:val="long_text"/>
    <w:basedOn w:val="DefaultParagraphFont"/>
    <w:rsid w:val="00912B59"/>
  </w:style>
  <w:style w:type="paragraph" w:customStyle="1" w:styleId="BodyAbstract">
    <w:name w:val="Body Abstract"/>
    <w:basedOn w:val="Heading1"/>
    <w:rsid w:val="00F42363"/>
    <w:pPr>
      <w:keepLines w:val="0"/>
      <w:numPr>
        <w:numId w:val="0"/>
      </w:numPr>
      <w:tabs>
        <w:tab w:val="clear" w:pos="216"/>
      </w:tabs>
      <w:suppressAutoHyphens/>
      <w:spacing w:before="0" w:after="0"/>
      <w:ind w:left="567" w:right="567"/>
      <w:jc w:val="both"/>
      <w:outlineLvl w:val="9"/>
    </w:pPr>
    <w:rPr>
      <w:rFonts w:eastAsia="Times New Roman"/>
      <w:i/>
      <w:smallCaps w:val="0"/>
      <w:noProof w:val="0"/>
      <w:lang w:eastAsia="ar-SA"/>
    </w:rPr>
  </w:style>
  <w:style w:type="paragraph" w:styleId="BodyTextIndent2">
    <w:name w:val="Body Text Indent 2"/>
    <w:basedOn w:val="Normal"/>
    <w:link w:val="BodyTextIndent2Char"/>
    <w:rsid w:val="00857D9E"/>
    <w:pPr>
      <w:spacing w:after="120" w:line="480" w:lineRule="auto"/>
      <w:ind w:left="360"/>
    </w:pPr>
  </w:style>
  <w:style w:type="character" w:customStyle="1" w:styleId="BodyTextIndent2Char">
    <w:name w:val="Body Text Indent 2 Char"/>
    <w:basedOn w:val="DefaultParagraphFont"/>
    <w:link w:val="BodyTextIndent2"/>
    <w:rsid w:val="00857D9E"/>
  </w:style>
  <w:style w:type="character" w:customStyle="1" w:styleId="ListParagraphChar">
    <w:name w:val="List Paragraph Char"/>
    <w:aliases w:val="Body of text Char,List Paragraph1 Char"/>
    <w:link w:val="ListParagraph"/>
    <w:uiPriority w:val="34"/>
    <w:locked/>
    <w:rsid w:val="0032419D"/>
    <w:rPr>
      <w:sz w:val="24"/>
      <w:lang w:val="id-ID"/>
    </w:rPr>
  </w:style>
  <w:style w:type="paragraph" w:styleId="ListParagraph">
    <w:name w:val="List Paragraph"/>
    <w:aliases w:val="Body of text,List Paragraph1"/>
    <w:basedOn w:val="Normal"/>
    <w:link w:val="ListParagraphChar"/>
    <w:uiPriority w:val="34"/>
    <w:qFormat/>
    <w:rsid w:val="0032419D"/>
    <w:pPr>
      <w:spacing w:after="200" w:line="276" w:lineRule="auto"/>
      <w:ind w:left="720"/>
      <w:contextualSpacing/>
      <w:jc w:val="both"/>
    </w:pPr>
    <w:rPr>
      <w:sz w:val="24"/>
      <w:lang w:val="id-ID"/>
    </w:rPr>
  </w:style>
  <w:style w:type="paragraph" w:customStyle="1" w:styleId="Body">
    <w:name w:val="Body"/>
    <w:basedOn w:val="BodyTextIndent"/>
    <w:rsid w:val="0032419D"/>
    <w:pPr>
      <w:suppressAutoHyphens/>
      <w:spacing w:after="0"/>
      <w:ind w:left="0" w:firstLine="567"/>
      <w:jc w:val="both"/>
    </w:pPr>
    <w:rPr>
      <w:rFonts w:eastAsia="Times New Roman"/>
      <w:lang w:eastAsia="ar-SA"/>
    </w:rPr>
  </w:style>
  <w:style w:type="paragraph" w:styleId="BodyTextIndent">
    <w:name w:val="Body Text Indent"/>
    <w:basedOn w:val="Normal"/>
    <w:link w:val="BodyTextIndentChar"/>
    <w:rsid w:val="0032419D"/>
    <w:pPr>
      <w:spacing w:after="120"/>
      <w:ind w:left="360"/>
    </w:pPr>
  </w:style>
  <w:style w:type="character" w:customStyle="1" w:styleId="BodyTextIndentChar">
    <w:name w:val="Body Text Indent Char"/>
    <w:basedOn w:val="DefaultParagraphFont"/>
    <w:link w:val="BodyTextIndent"/>
    <w:rsid w:val="0032419D"/>
  </w:style>
  <w:style w:type="paragraph" w:styleId="NormalWeb">
    <w:name w:val="Normal (Web)"/>
    <w:basedOn w:val="Normal"/>
    <w:rsid w:val="00A65C27"/>
    <w:pPr>
      <w:spacing w:before="100" w:beforeAutospacing="1" w:after="119"/>
      <w:jc w:val="left"/>
    </w:pPr>
    <w:rPr>
      <w:rFonts w:eastAsia="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iPriority="35"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D3CA5"/>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rsid w:val="008D3CA5"/>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rsid w:val="008D3CA5"/>
    <w:pPr>
      <w:jc w:val="center"/>
    </w:pPr>
  </w:style>
  <w:style w:type="paragraph" w:customStyle="1" w:styleId="Author">
    <w:name w:val="Author"/>
    <w:rsid w:val="008D3CA5"/>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rPr>
  </w:style>
  <w:style w:type="character" w:customStyle="1" w:styleId="BodyTextChar">
    <w:name w:val="Body Text Char"/>
    <w:link w:val="BodyText"/>
    <w:rsid w:val="00E7596C"/>
    <w:rPr>
      <w:spacing w:val="-1"/>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11CF7"/>
    <w:pPr>
      <w:numPr>
        <w:numId w:val="2"/>
      </w:numPr>
      <w:tabs>
        <w:tab w:val="left" w:pos="533"/>
      </w:tabs>
      <w:spacing w:before="80" w:after="200"/>
      <w:jc w:val="both"/>
    </w:pPr>
    <w:rPr>
      <w:noProof/>
      <w:sz w:val="16"/>
      <w:szCs w:val="16"/>
    </w:rPr>
  </w:style>
  <w:style w:type="paragraph" w:customStyle="1" w:styleId="footnote">
    <w:name w:val="footnote"/>
    <w:rsid w:val="008D3CA5"/>
    <w:pPr>
      <w:framePr w:hSpace="187" w:vSpace="187" w:wrap="notBeside" w:vAnchor="text" w:hAnchor="page" w:x="6121" w:y="577"/>
      <w:numPr>
        <w:numId w:val="3"/>
      </w:numPr>
      <w:spacing w:after="40"/>
    </w:pPr>
    <w:rPr>
      <w:sz w:val="16"/>
      <w:szCs w:val="16"/>
    </w:rPr>
  </w:style>
  <w:style w:type="paragraph" w:customStyle="1" w:styleId="papersubtitle">
    <w:name w:val="paper subtitle"/>
    <w:rsid w:val="008D3CA5"/>
    <w:pPr>
      <w:spacing w:after="120"/>
      <w:jc w:val="center"/>
    </w:pPr>
    <w:rPr>
      <w:rFonts w:eastAsia="MS Mincho"/>
      <w:noProof/>
      <w:sz w:val="28"/>
      <w:szCs w:val="28"/>
    </w:rPr>
  </w:style>
  <w:style w:type="paragraph" w:customStyle="1" w:styleId="papertitle">
    <w:name w:val="paper title"/>
    <w:rsid w:val="008D3CA5"/>
    <w:pPr>
      <w:spacing w:after="120"/>
      <w:jc w:val="center"/>
    </w:pPr>
    <w:rPr>
      <w:rFonts w:eastAsia="MS Mincho"/>
      <w:noProof/>
      <w:sz w:val="48"/>
      <w:szCs w:val="48"/>
    </w:rPr>
  </w:style>
  <w:style w:type="paragraph" w:customStyle="1" w:styleId="references">
    <w:name w:val="references"/>
    <w:rsid w:val="008D3CA5"/>
    <w:pPr>
      <w:numPr>
        <w:numId w:val="8"/>
      </w:numPr>
      <w:spacing w:after="50" w:line="180" w:lineRule="exact"/>
      <w:jc w:val="both"/>
    </w:pPr>
    <w:rPr>
      <w:rFonts w:eastAsia="MS Mincho"/>
      <w:noProof/>
      <w:sz w:val="16"/>
      <w:szCs w:val="16"/>
    </w:rPr>
  </w:style>
  <w:style w:type="paragraph" w:customStyle="1" w:styleId="sponsors">
    <w:name w:val="sponsors"/>
    <w:rsid w:val="008D3CA5"/>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8D3CA5"/>
    <w:rPr>
      <w:b/>
      <w:bCs/>
      <w:sz w:val="16"/>
      <w:szCs w:val="16"/>
    </w:rPr>
  </w:style>
  <w:style w:type="paragraph" w:customStyle="1" w:styleId="tablecolsubhead">
    <w:name w:val="table col subhead"/>
    <w:basedOn w:val="tablecolhead"/>
    <w:rsid w:val="008D3CA5"/>
    <w:rPr>
      <w:i/>
      <w:iCs/>
      <w:sz w:val="15"/>
      <w:szCs w:val="15"/>
    </w:rPr>
  </w:style>
  <w:style w:type="paragraph" w:customStyle="1" w:styleId="tablecopy">
    <w:name w:val="table copy"/>
    <w:rsid w:val="008D3CA5"/>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rsid w:val="008D3CA5"/>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uiPriority w:val="99"/>
    <w:rsid w:val="001A3B3D"/>
    <w:pPr>
      <w:tabs>
        <w:tab w:val="center" w:pos="4680"/>
        <w:tab w:val="right" w:pos="9360"/>
      </w:tabs>
    </w:pPr>
  </w:style>
  <w:style w:type="character" w:customStyle="1" w:styleId="HeaderChar">
    <w:name w:val="Header Char"/>
    <w:basedOn w:val="DefaultParagraphFont"/>
    <w:link w:val="Header"/>
    <w:uiPriority w:val="99"/>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paragraph" w:styleId="Caption">
    <w:name w:val="caption"/>
    <w:basedOn w:val="Normal"/>
    <w:next w:val="Normal"/>
    <w:uiPriority w:val="35"/>
    <w:unhideWhenUsed/>
    <w:qFormat/>
    <w:rsid w:val="00311CF7"/>
    <w:rPr>
      <w:b/>
      <w:bCs/>
    </w:rPr>
  </w:style>
  <w:style w:type="paragraph" w:styleId="BalloonText">
    <w:name w:val="Balloon Text"/>
    <w:basedOn w:val="Normal"/>
    <w:link w:val="BalloonTextChar"/>
    <w:rsid w:val="000F7630"/>
    <w:rPr>
      <w:rFonts w:ascii="Tahoma" w:hAnsi="Tahoma" w:cs="Tahoma"/>
      <w:sz w:val="16"/>
      <w:szCs w:val="16"/>
    </w:rPr>
  </w:style>
  <w:style w:type="character" w:customStyle="1" w:styleId="BalloonTextChar">
    <w:name w:val="Balloon Text Char"/>
    <w:basedOn w:val="DefaultParagraphFont"/>
    <w:link w:val="BalloonText"/>
    <w:rsid w:val="000F7630"/>
    <w:rPr>
      <w:rFonts w:ascii="Tahoma" w:hAnsi="Tahoma" w:cs="Tahoma"/>
      <w:sz w:val="16"/>
      <w:szCs w:val="16"/>
    </w:rPr>
  </w:style>
  <w:style w:type="character" w:styleId="Hyperlink">
    <w:name w:val="Hyperlink"/>
    <w:basedOn w:val="DefaultParagraphFont"/>
    <w:rsid w:val="009D7FF8"/>
    <w:rPr>
      <w:color w:val="0563C1" w:themeColor="hyperlink"/>
      <w:u w:val="single"/>
    </w:rPr>
  </w:style>
  <w:style w:type="table" w:styleId="TableGrid">
    <w:name w:val="Table Grid"/>
    <w:basedOn w:val="TableNormal"/>
    <w:rsid w:val="00456E6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ongtext">
    <w:name w:val="long_text"/>
    <w:basedOn w:val="DefaultParagraphFont"/>
    <w:rsid w:val="00912B59"/>
  </w:style>
  <w:style w:type="paragraph" w:customStyle="1" w:styleId="BodyAbstract">
    <w:name w:val="Body Abstract"/>
    <w:basedOn w:val="Heading1"/>
    <w:rsid w:val="00F42363"/>
    <w:pPr>
      <w:keepLines w:val="0"/>
      <w:numPr>
        <w:numId w:val="0"/>
      </w:numPr>
      <w:tabs>
        <w:tab w:val="clear" w:pos="216"/>
      </w:tabs>
      <w:suppressAutoHyphens/>
      <w:spacing w:before="0" w:after="0"/>
      <w:ind w:left="567" w:right="567"/>
      <w:jc w:val="both"/>
      <w:outlineLvl w:val="9"/>
    </w:pPr>
    <w:rPr>
      <w:rFonts w:eastAsia="Times New Roman"/>
      <w:i/>
      <w:smallCaps w:val="0"/>
      <w:noProof w:val="0"/>
      <w:lang w:eastAsia="ar-SA"/>
    </w:rPr>
  </w:style>
  <w:style w:type="paragraph" w:styleId="BodyTextIndent2">
    <w:name w:val="Body Text Indent 2"/>
    <w:basedOn w:val="Normal"/>
    <w:link w:val="BodyTextIndent2Char"/>
    <w:rsid w:val="00857D9E"/>
    <w:pPr>
      <w:spacing w:after="120" w:line="480" w:lineRule="auto"/>
      <w:ind w:left="360"/>
    </w:pPr>
  </w:style>
  <w:style w:type="character" w:customStyle="1" w:styleId="BodyTextIndent2Char">
    <w:name w:val="Body Text Indent 2 Char"/>
    <w:basedOn w:val="DefaultParagraphFont"/>
    <w:link w:val="BodyTextIndent2"/>
    <w:rsid w:val="00857D9E"/>
  </w:style>
  <w:style w:type="character" w:customStyle="1" w:styleId="ListParagraphChar">
    <w:name w:val="List Paragraph Char"/>
    <w:aliases w:val="Body of text Char,List Paragraph1 Char"/>
    <w:link w:val="ListParagraph"/>
    <w:uiPriority w:val="34"/>
    <w:locked/>
    <w:rsid w:val="0032419D"/>
    <w:rPr>
      <w:sz w:val="24"/>
      <w:lang w:val="id-ID"/>
    </w:rPr>
  </w:style>
  <w:style w:type="paragraph" w:styleId="ListParagraph">
    <w:name w:val="List Paragraph"/>
    <w:aliases w:val="Body of text,List Paragraph1"/>
    <w:basedOn w:val="Normal"/>
    <w:link w:val="ListParagraphChar"/>
    <w:uiPriority w:val="34"/>
    <w:qFormat/>
    <w:rsid w:val="0032419D"/>
    <w:pPr>
      <w:spacing w:after="200" w:line="276" w:lineRule="auto"/>
      <w:ind w:left="720"/>
      <w:contextualSpacing/>
      <w:jc w:val="both"/>
    </w:pPr>
    <w:rPr>
      <w:sz w:val="24"/>
      <w:lang w:val="id-ID"/>
    </w:rPr>
  </w:style>
  <w:style w:type="paragraph" w:customStyle="1" w:styleId="Body">
    <w:name w:val="Body"/>
    <w:basedOn w:val="BodyTextIndent"/>
    <w:rsid w:val="0032419D"/>
    <w:pPr>
      <w:suppressAutoHyphens/>
      <w:spacing w:after="0"/>
      <w:ind w:left="0" w:firstLine="567"/>
      <w:jc w:val="both"/>
    </w:pPr>
    <w:rPr>
      <w:rFonts w:eastAsia="Times New Roman"/>
      <w:lang w:eastAsia="ar-SA"/>
    </w:rPr>
  </w:style>
  <w:style w:type="paragraph" w:styleId="BodyTextIndent">
    <w:name w:val="Body Text Indent"/>
    <w:basedOn w:val="Normal"/>
    <w:link w:val="BodyTextIndentChar"/>
    <w:rsid w:val="0032419D"/>
    <w:pPr>
      <w:spacing w:after="120"/>
      <w:ind w:left="360"/>
    </w:pPr>
  </w:style>
  <w:style w:type="character" w:customStyle="1" w:styleId="BodyTextIndentChar">
    <w:name w:val="Body Text Indent Char"/>
    <w:basedOn w:val="DefaultParagraphFont"/>
    <w:link w:val="BodyTextIndent"/>
    <w:rsid w:val="0032419D"/>
  </w:style>
  <w:style w:type="paragraph" w:styleId="NormalWeb">
    <w:name w:val="Normal (Web)"/>
    <w:basedOn w:val="Normal"/>
    <w:rsid w:val="00A65C27"/>
    <w:pPr>
      <w:spacing w:before="100" w:beforeAutospacing="1" w:after="119"/>
      <w:jc w:val="left"/>
    </w:pPr>
    <w:rPr>
      <w:rFonts w:eastAsia="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5.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yahrirabdussamad@yahoo.co.id" TargetMode="External"/><Relationship Id="rId24" Type="http://schemas.openxmlformats.org/officeDocument/2006/relationships/image" Target="media/image14.jpe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10" Type="http://schemas.openxmlformats.org/officeDocument/2006/relationships/hyperlink" Target="mailto:dienul.haryanto@gmail.com" TargetMode="External"/><Relationship Id="rId19" Type="http://schemas.openxmlformats.org/officeDocument/2006/relationships/image" Target="media/image9.jpeg"/><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hyperlink" Target="http://ejurnal.ung.ac.id/index.php/jjeee/article/view/2721"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2A979C-E72A-4CDA-B263-5C3D9F6D18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6</Pages>
  <Words>3771</Words>
  <Characters>21495</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52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ais</cp:lastModifiedBy>
  <cp:revision>4</cp:revision>
  <cp:lastPrinted>2019-11-17T01:50:00Z</cp:lastPrinted>
  <dcterms:created xsi:type="dcterms:W3CDTF">2020-02-25T06:15:00Z</dcterms:created>
  <dcterms:modified xsi:type="dcterms:W3CDTF">2020-02-25T06:20:00Z</dcterms:modified>
</cp:coreProperties>
</file>